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commentRangeStart w:id="0"/>
      <w:commentRangeStart w:id="1"/>
      <w:r w:rsidRPr="003452FA">
        <w:rPr>
          <w:rFonts w:ascii="Times New Roman" w:hAnsi="Times New Roman" w:cs="Times New Roman"/>
          <w:color w:val="000000" w:themeColor="text1"/>
          <w:lang w:val="it-CH"/>
        </w:rPr>
        <w:t xml:space="preserve">Giulia </w:t>
      </w:r>
      <w:commentRangeEnd w:id="0"/>
      <w:r w:rsidR="00D52C7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0"/>
      </w:r>
      <w:commentRangeEnd w:id="1"/>
      <w:r w:rsidR="005C51CE">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
      </w:r>
      <w:r w:rsidRPr="003452FA">
        <w:rPr>
          <w:rFonts w:ascii="Times New Roman" w:hAnsi="Times New Roman" w:cs="Times New Roman"/>
          <w:color w:val="000000" w:themeColor="text1"/>
          <w:lang w:val="it-CH"/>
        </w:rPr>
        <w:t>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 xml:space="preserve">Department of Biology, University of Fribourg, Chemin du </w:t>
      </w:r>
      <w:proofErr w:type="spellStart"/>
      <w:r w:rsidR="007A55F6">
        <w:rPr>
          <w:rFonts w:ascii="Times New Roman" w:hAnsi="Times New Roman" w:cs="Times New Roman"/>
          <w:color w:val="000000" w:themeColor="text1"/>
          <w:lang w:val="en-GB"/>
        </w:rPr>
        <w:t>Musée</w:t>
      </w:r>
      <w:proofErr w:type="spellEnd"/>
      <w:r w:rsidR="007A55F6">
        <w:rPr>
          <w:rFonts w:ascii="Times New Roman" w:hAnsi="Times New Roman" w:cs="Times New Roman"/>
          <w:color w:val="000000" w:themeColor="text1"/>
          <w:lang w:val="en-GB"/>
        </w:rPr>
        <w:t xml:space="preserv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DA1F7C">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Change w:id="2" w:author="Giulia Masoero" w:date="2023-05-04T16:29:00Z">
          <w:pPr>
            <w:pStyle w:val="pf0"/>
          </w:pPr>
        </w:pPrChange>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1E4C57DF"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commentRangeStart w:id="3"/>
      <w:r w:rsidRPr="00563380">
        <w:rPr>
          <w:rFonts w:ascii="Times New Roman" w:hAnsi="Times New Roman" w:cs="Times New Roman"/>
          <w:b/>
          <w:bCs/>
          <w:color w:val="000000" w:themeColor="text1"/>
          <w:lang w:val="en-GB"/>
        </w:rPr>
        <w:t>ORCID</w:t>
      </w:r>
      <w:del w:id="4" w:author="Giulia Masoero" w:date="2023-05-01T09:40:00Z">
        <w:r w:rsidR="008E0486" w:rsidRPr="00563380" w:rsidDel="00DC0002">
          <w:rPr>
            <w:rFonts w:ascii="Times New Roman" w:hAnsi="Times New Roman" w:cs="Times New Roman"/>
            <w:b/>
            <w:bCs/>
            <w:color w:val="000000" w:themeColor="text1"/>
            <w:lang w:val="en-GB"/>
          </w:rPr>
          <w:delText xml:space="preserve"> </w:delText>
        </w:r>
        <w:commentRangeEnd w:id="3"/>
        <w:r w:rsidR="009046BF" w:rsidDel="00DC0002">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r w:rsidR="008E0486" w:rsidRPr="00563380" w:rsidDel="00DC0002">
          <w:rPr>
            <w:rFonts w:ascii="Times New Roman" w:hAnsi="Times New Roman" w:cs="Times New Roman"/>
            <w:b/>
            <w:bCs/>
            <w:color w:val="000000" w:themeColor="text1"/>
            <w:lang w:val="en-GB"/>
          </w:rPr>
          <w:delText>(</w:delText>
        </w:r>
        <w:r w:rsidR="008E0486" w:rsidRPr="00563380" w:rsidDel="00DC0002">
          <w:rPr>
            <w:rFonts w:ascii="Times New Roman" w:hAnsi="Times New Roman" w:cs="Times New Roman"/>
            <w:b/>
            <w:bCs/>
            <w:color w:val="000000" w:themeColor="text1"/>
            <w:highlight w:val="yellow"/>
            <w:lang w:val="en-GB"/>
          </w:rPr>
          <w:delText>please add your ORCID if you have one. Thanks</w:delText>
        </w:r>
        <w:r w:rsidR="008E0486" w:rsidRPr="00563380" w:rsidDel="00DC0002">
          <w:rPr>
            <w:rFonts w:ascii="Times New Roman" w:hAnsi="Times New Roman" w:cs="Times New Roman"/>
            <w:b/>
            <w:bCs/>
            <w:color w:val="000000" w:themeColor="text1"/>
            <w:lang w:val="en-GB"/>
          </w:rPr>
          <w:delText>)</w:delText>
        </w:r>
      </w:del>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563380" w:rsidRDefault="00075185" w:rsidP="00DA1F7C">
      <w:pPr>
        <w:pBdr>
          <w:top w:val="nil"/>
          <w:left w:val="nil"/>
          <w:bottom w:val="nil"/>
          <w:right w:val="nil"/>
          <w:between w:val="nil"/>
          <w:bar w:val="nil"/>
        </w:pBdr>
        <w:spacing w:line="360" w:lineRule="auto"/>
        <w:pPrChange w:id="5" w:author="Giulia Masoero" w:date="2023-05-04T16:29:00Z">
          <w:pPr>
            <w:pBdr>
              <w:top w:val="nil"/>
              <w:left w:val="nil"/>
              <w:bottom w:val="nil"/>
              <w:right w:val="nil"/>
              <w:between w:val="nil"/>
              <w:bar w:val="nil"/>
            </w:pBdr>
          </w:pPr>
        </w:pPrChange>
      </w:pPr>
      <w:r w:rsidRPr="00563380">
        <w:rPr>
          <w:b/>
          <w:bCs/>
        </w:rPr>
        <w:t>Journal</w:t>
      </w:r>
      <w:r w:rsidRPr="00563380">
        <w:t>:</w:t>
      </w:r>
      <w:r w:rsidR="00942763" w:rsidRPr="00563380">
        <w:t xml:space="preserve"> </w:t>
      </w:r>
      <w:proofErr w:type="spellStart"/>
      <w:r w:rsidRPr="00563380">
        <w:t>Biology</w:t>
      </w:r>
      <w:proofErr w:type="spellEnd"/>
      <w:r w:rsidRPr="00563380">
        <w:t xml:space="preserve"> </w:t>
      </w:r>
      <w:proofErr w:type="spellStart"/>
      <w:r w:rsidRPr="00563380">
        <w:t>letters</w:t>
      </w:r>
      <w:proofErr w:type="spellEnd"/>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72797A09" w:rsidR="00294694" w:rsidRPr="00563380" w:rsidRDefault="000600EB" w:rsidP="00DA1F7C">
      <w:pPr>
        <w:pStyle w:val="Default"/>
        <w:spacing w:before="120" w:after="120" w:line="360" w:lineRule="auto"/>
      </w:pPr>
      <w:r>
        <w:t>Climate change has been hypothesised to be partly driving the change in size observed in numerous species</w:t>
      </w:r>
      <w:commentRangeStart w:id="6"/>
      <w:r w:rsidR="00CF0A0E">
        <w:t>.</w:t>
      </w:r>
      <w:r w:rsidR="00C96D34">
        <w:t xml:space="preserve"> </w:t>
      </w:r>
      <w:commentRangeEnd w:id="6"/>
      <w:r w:rsidR="007A55F6">
        <w:rPr>
          <w:rStyle w:val="CommentReference"/>
          <w:color w:val="auto"/>
          <w:lang w:val="en-US" w:eastAsia="en-US"/>
        </w:rPr>
        <w:commentReference w:id="6"/>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commentRangeStart w:id="7"/>
      <w:commentRangeEnd w:id="7"/>
      <w:r w:rsidR="003452FA">
        <w:rPr>
          <w:rStyle w:val="CommentReference"/>
          <w:color w:val="auto"/>
          <w:lang w:val="en-US" w:eastAsia="en-US"/>
        </w:rPr>
        <w:commentReference w:id="7"/>
      </w:r>
      <w:r w:rsidR="007A55F6">
        <w:t>W</w:t>
      </w:r>
      <w:r w:rsidR="003452FA">
        <w:t>armer temperatures were associated with slower growth</w:t>
      </w:r>
      <w:r>
        <w:t>,</w:t>
      </w:r>
      <w:r w:rsidR="003452FA">
        <w:t xml:space="preserve"> with two periods having the strongest impact on </w:t>
      </w:r>
      <w:r w:rsidR="003452FA" w:rsidRPr="00563380">
        <w:t>the growth of chamois</w:t>
      </w:r>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r w:rsidR="001A1F53" w:rsidRPr="00000D53">
        <w:rPr>
          <w:vertAlign w:val="superscript"/>
        </w:rPr>
        <w:t>nd</w:t>
      </w:r>
      <w:r w:rsidR="001A1F53">
        <w:t xml:space="preserve"> until July 21</w:t>
      </w:r>
      <w:r w:rsidR="001A1F53" w:rsidRPr="00000D53">
        <w:rPr>
          <w:vertAlign w:val="superscript"/>
        </w:rPr>
        <w:t>st</w:t>
      </w:r>
      <w:r w:rsidR="001A1F53">
        <w:t>)</w:t>
      </w:r>
      <w:commentRangeStart w:id="8"/>
      <w:commentRangeEnd w:id="8"/>
      <w:r w:rsidR="001A1F53">
        <w:rPr>
          <w:rStyle w:val="CommentReference"/>
          <w:color w:val="auto"/>
          <w:lang w:val="en-US" w:eastAsia="en-US"/>
        </w:rPr>
        <w:commentReference w:id="8"/>
      </w:r>
      <w:r w:rsidR="006F3D28">
        <w:t xml:space="preserve"> </w:t>
      </w:r>
      <w:r w:rsidR="001A1F53">
        <w:t>previous to the harvest</w:t>
      </w:r>
      <w:r w:rsidR="00294694" w:rsidRPr="00563380">
        <w:t xml:space="preserve">. </w:t>
      </w:r>
      <w:r w:rsidR="009D6DC3">
        <w:t>Finally,</w:t>
      </w:r>
      <w:r w:rsidR="00534AC2">
        <w:t xml:space="preserve"> </w:t>
      </w:r>
      <w:r w:rsidR="003452FA">
        <w:t xml:space="preserve">analysing </w:t>
      </w:r>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9"/>
      <w:r w:rsidRPr="00563380">
        <w:rPr>
          <w:b/>
          <w:bCs/>
          <w:color w:val="auto"/>
        </w:rPr>
        <w:t xml:space="preserve">Introduction </w:t>
      </w:r>
      <w:commentRangeEnd w:id="9"/>
      <w:r w:rsidR="000528A8" w:rsidRPr="00563380">
        <w:rPr>
          <w:rStyle w:val="CommentReference"/>
          <w:color w:val="auto"/>
          <w:lang w:val="en-US" w:eastAsia="en-US"/>
        </w:rPr>
        <w:commentReference w:id="9"/>
      </w:r>
    </w:p>
    <w:p w14:paraId="43F804FA" w14:textId="49DE120D" w:rsidR="002940EB" w:rsidRDefault="00294694" w:rsidP="00DA1F7C">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r w:rsidR="000603C6" w:rsidRPr="00563380">
        <w:rPr>
          <w:color w:val="auto"/>
        </w:rPr>
        <w:t>In addition</w:t>
      </w:r>
      <w:del w:id="10" w:author="Giulia Masoero" w:date="2023-04-20T13:16:00Z">
        <w:r w:rsidR="000603C6" w:rsidRPr="00563380" w:rsidDel="00DA4FA7">
          <w:rPr>
            <w:color w:val="auto"/>
          </w:rPr>
          <w:delText xml:space="preserve"> to</w:delText>
        </w:r>
        <w:r w:rsidR="000C0093" w:rsidRPr="00563380" w:rsidDel="00DA4FA7">
          <w:rPr>
            <w:color w:val="auto"/>
          </w:rPr>
          <w:delText xml:space="preserve"> heat dissipation</w:delText>
        </w:r>
      </w:del>
      <w:r w:rsidR="000C0093" w:rsidRPr="00563380">
        <w:rPr>
          <w:color w:val="auto"/>
        </w:rPr>
        <w:t xml:space="preserve">,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r w:rsidR="00684083">
        <w:rPr>
          <w:color w:val="auto"/>
        </w:rPr>
        <w:t xml:space="preserve"> </w:t>
      </w:r>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commentRangeStart w:id="11"/>
      <w:commentRangeEnd w:id="11"/>
      <w:r w:rsidR="00AA4D1B">
        <w:rPr>
          <w:rStyle w:val="CommentReference"/>
          <w:color w:val="auto"/>
          <w:lang w:val="en-US" w:eastAsia="en-US"/>
        </w:rPr>
        <w:commentReference w:id="11"/>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65049A4B" w:rsidR="00556FDD" w:rsidRPr="0099637C" w:rsidRDefault="00C86368" w:rsidP="00DA1F7C">
      <w:pPr>
        <w:pStyle w:val="Default"/>
        <w:spacing w:before="120" w:after="120" w:line="360" w:lineRule="auto"/>
        <w:ind w:firstLine="426"/>
        <w:rPr>
          <w:color w:val="auto"/>
        </w:rPr>
      </w:pPr>
      <w:r w:rsidRPr="00563380">
        <w:t xml:space="preserve">In vertebrates with finite growth (like mammals and birds), </w:t>
      </w:r>
      <w:r w:rsidR="0027218C" w:rsidRPr="00563380">
        <w:t>the size that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8C0D4C">
        <w:fldChar w:fldCharType="begin"/>
      </w:r>
      <w:r w:rsidR="0099637C">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fldChar w:fldCharType="separate"/>
      </w:r>
      <w:r w:rsidR="0099637C">
        <w:rPr>
          <w:noProof/>
        </w:rPr>
        <w:t>[10]</w:t>
      </w:r>
      <w:r w:rsidR="008C0D4C">
        <w:fldChar w:fldCharType="end"/>
      </w:r>
      <w:r w:rsidR="00F74BEF" w:rsidRPr="00563380">
        <w:t>, it becomes fundamental to investigate the effect of climatic condition</w:t>
      </w:r>
      <w:r w:rsidR="00EC7DD3" w:rsidRPr="00563380">
        <w:t>s</w:t>
      </w:r>
      <w:r w:rsidR="00F74BEF" w:rsidRPr="00563380">
        <w:t xml:space="preserve"> on </w:t>
      </w:r>
      <w:r w:rsidR="00693283" w:rsidRPr="00563380">
        <w:t xml:space="preserve">the </w:t>
      </w:r>
      <w:r w:rsidR="00F74BEF" w:rsidRPr="00563380">
        <w:t xml:space="preserve">juvenile </w:t>
      </w:r>
      <w:r w:rsidR="00693100" w:rsidRPr="00563380">
        <w:t>size</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r w:rsidR="001B06F1" w:rsidRPr="00563380">
        <w:t>have to</w:t>
      </w:r>
      <w:r w:rsidR="00D325DE" w:rsidRPr="00563380">
        <w:t xml:space="preserve"> </w:t>
      </w:r>
      <w:r w:rsidR="0069217C" w:rsidRPr="00563380">
        <w:t>allocat</w:t>
      </w:r>
      <w:r w:rsidR="001B06F1" w:rsidRPr="00563380">
        <w:t>e</w:t>
      </w:r>
      <w:r w:rsidR="00D325DE" w:rsidRPr="00563380">
        <w:t xml:space="preserve"> a </w:t>
      </w:r>
      <w:r w:rsidR="001B06F1" w:rsidRPr="00563380">
        <w:t>substantial amount</w:t>
      </w:r>
      <w:r w:rsidR="00160822" w:rsidRPr="00563380">
        <w:t xml:space="preserve"> of th</w:t>
      </w:r>
      <w:r w:rsidR="001D7DCF" w:rsidRPr="00563380">
        <w:t xml:space="preserve">ose </w:t>
      </w:r>
      <w:r w:rsidR="00160822" w:rsidRPr="00563380">
        <w:t>reserves</w:t>
      </w:r>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r w:rsidR="0069217C" w:rsidRPr="00563380">
        <w:t>.</w:t>
      </w:r>
      <w:r w:rsidR="008B480A" w:rsidRPr="00563380">
        <w:t xml:space="preserve"> </w:t>
      </w:r>
      <w:r w:rsidR="00B130BB" w:rsidRPr="00563380">
        <w:t>Therefore, a</w:t>
      </w:r>
      <w:r w:rsidR="008B480A" w:rsidRPr="00563380">
        <w:t xml:space="preserve"> decline in </w:t>
      </w:r>
      <w:r w:rsidR="00B130BB" w:rsidRPr="00563380">
        <w:t xml:space="preserve">adult </w:t>
      </w:r>
      <w:r w:rsidR="000E5A90" w:rsidRPr="00563380">
        <w:t>size</w:t>
      </w:r>
      <w:r w:rsidR="008B480A" w:rsidRPr="00563380">
        <w:t xml:space="preserve"> is to </w:t>
      </w:r>
      <w:r w:rsidR="008B480A" w:rsidRPr="00563380">
        <w:lastRenderedPageBreak/>
        <w:t xml:space="preserve">be most </w:t>
      </w:r>
      <w:r w:rsidR="00AE4E83">
        <w:t>evident</w:t>
      </w:r>
      <w:r w:rsidR="008B480A" w:rsidRPr="00563380">
        <w:t xml:space="preserve"> in the early growing stages because they lack </w:t>
      </w:r>
      <w:r w:rsidR="00590A82">
        <w:t>reasonable</w:t>
      </w:r>
      <w:r w:rsidR="008B480A" w:rsidRPr="00563380">
        <w:t xml:space="preserve"> energy reserves, which makes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in utero,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The </w:t>
      </w:r>
      <w:r w:rsidR="00AE4E83">
        <w:t>in-utero</w:t>
      </w:r>
      <w:r w:rsidR="00996555" w:rsidRPr="00563380">
        <w:t xml:space="preserve"> phas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679BB11"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commentRangeStart w:id="12"/>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12"/>
      <w:r w:rsidR="00B93481">
        <w:rPr>
          <w:rStyle w:val="CommentReference"/>
          <w:rFonts w:eastAsia="Arial Unicode MS"/>
          <w:bdr w:val="nil"/>
          <w:lang w:val="en-US" w:eastAsia="en-US"/>
        </w:rPr>
        <w:commentReference w:id="12"/>
      </w:r>
      <w:r w:rsidR="005B56E1">
        <w:rPr>
          <w:lang w:val="en-GB"/>
        </w:rPr>
        <w:t xml:space="preserve"> in the southern Alps</w:t>
      </w:r>
      <w:r w:rsidR="00AE4E83">
        <w:rPr>
          <w:lang w:val="en-GB"/>
        </w:rPr>
        <w:t>.</w:t>
      </w:r>
      <w:r w:rsidR="00186C8B" w:rsidRPr="00563380">
        <w:rPr>
          <w:lang w:val="en-GB"/>
        </w:rPr>
        <w:t xml:space="preserve"> </w:t>
      </w:r>
      <w:commentRangeStart w:id="13"/>
      <w:commentRangeStart w:id="14"/>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w:t>
      </w:r>
      <w:commentRangeStart w:id="15"/>
      <w:r w:rsidR="00613122">
        <w:rPr>
          <w:lang w:val="en-GB"/>
        </w:rPr>
        <w:t>in the eastern Alps</w:t>
      </w:r>
      <w:r w:rsidR="003E7B65">
        <w:rPr>
          <w:lang w:val="en-GB"/>
        </w:rPr>
        <w:t xml:space="preserve"> </w:t>
      </w:r>
      <w:commentRangeEnd w:id="15"/>
      <w:r w:rsidR="003578F0">
        <w:rPr>
          <w:rStyle w:val="CommentReference"/>
          <w:rFonts w:eastAsia="Arial Unicode MS"/>
          <w:bdr w:val="nil"/>
          <w:lang w:val="en-US" w:eastAsia="en-US"/>
        </w:rPr>
        <w:commentReference w:id="15"/>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3E7B65">
        <w:rPr>
          <w:lang w:val="en-GB"/>
        </w:rPr>
        <w:t>.</w:t>
      </w:r>
      <w:commentRangeEnd w:id="13"/>
      <w:r w:rsidR="007F41DA">
        <w:rPr>
          <w:rStyle w:val="CommentReference"/>
          <w:rFonts w:eastAsia="Arial Unicode MS"/>
          <w:bdr w:val="nil"/>
          <w:lang w:val="en-US" w:eastAsia="en-US"/>
        </w:rPr>
        <w:commentReference w:id="13"/>
      </w:r>
      <w:commentRangeEnd w:id="14"/>
      <w:r w:rsidR="00E47FED">
        <w:rPr>
          <w:rStyle w:val="CommentReference"/>
          <w:rFonts w:eastAsia="Arial Unicode MS"/>
          <w:bdr w:val="nil"/>
          <w:lang w:val="en-US" w:eastAsia="en-US"/>
        </w:rPr>
        <w:commentReference w:id="14"/>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n elevation of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75901A4D"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FB22AE">
        <w:rPr>
          <w:lang w:val="fr-CH"/>
        </w:rPr>
        <w:t>.</w:t>
      </w:r>
      <w:r w:rsidR="00955C44" w:rsidRPr="00FB22AE">
        <w:rPr>
          <w:lang w:val="fr-CH"/>
        </w:rPr>
        <w:t xml:space="preserve"> </w:t>
      </w:r>
      <w:commentRangeStart w:id="16"/>
      <w:commentRangeStart w:id="17"/>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r w:rsidR="006D64FA" w:rsidRPr="00563380">
        <w:rPr>
          <w:color w:val="auto"/>
        </w:rPr>
        <w:t xml:space="preserve"> </w:t>
      </w:r>
      <w:commentRangeEnd w:id="16"/>
      <w:r w:rsidR="003D68EB">
        <w:rPr>
          <w:rStyle w:val="CommentReference"/>
          <w:color w:val="auto"/>
          <w:lang w:val="en-US" w:eastAsia="en-US"/>
        </w:rPr>
        <w:commentReference w:id="16"/>
      </w:r>
      <w:commentRangeEnd w:id="17"/>
      <w:r w:rsidR="006D64FA">
        <w:rPr>
          <w:rStyle w:val="CommentReference"/>
          <w:color w:val="auto"/>
          <w:lang w:val="en-US" w:eastAsia="en-US"/>
        </w:rPr>
        <w:commentReference w:id="17"/>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684083">
        <w:rPr>
          <w:color w:val="auto"/>
        </w:rPr>
        <w:t>yearling</w:t>
      </w:r>
      <w:r w:rsidR="00D92DAD" w:rsidRPr="00563380">
        <w:rPr>
          <w:color w:val="auto"/>
        </w:rPr>
        <w:t>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3098FB81" w:rsidR="00E02F16" w:rsidRPr="00563380" w:rsidRDefault="00891BDA" w:rsidP="00DA1F7C">
      <w:pPr>
        <w:pStyle w:val="Default"/>
        <w:spacing w:before="120" w:after="120" w:line="360" w:lineRule="auto"/>
        <w:ind w:firstLine="426"/>
        <w:rPr>
          <w:color w:val="auto"/>
        </w:rPr>
      </w:pPr>
      <w:r w:rsidRPr="00563380">
        <w:rPr>
          <w:color w:val="auto"/>
        </w:rPr>
        <w:lastRenderedPageBreak/>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684083">
        <w:rPr>
          <w:color w:val="auto"/>
        </w:rPr>
        <w:t>yearling</w:t>
      </w:r>
      <w:r w:rsidR="008175A9">
        <w:rPr>
          <w:color w:val="auto"/>
        </w:rPr>
        <w:t>s</w:t>
      </w:r>
      <w:r w:rsidR="00DC065A" w:rsidRPr="00563380">
        <w:rPr>
          <w:color w:val="auto"/>
        </w:rPr>
        <w:t xml:space="preserve"> </w:t>
      </w:r>
      <w:r w:rsidR="000E528F" w:rsidRPr="00563380">
        <w:rPr>
          <w:color w:val="auto"/>
        </w:rPr>
        <w:t>(</w:t>
      </w:r>
      <w:r w:rsidR="008175A9" w:rsidRPr="00563380">
        <w:rPr>
          <w:color w:val="auto"/>
        </w:rPr>
        <w:t>1.5 years 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1F645E0A" w:rsidR="004D1576" w:rsidRPr="00563380" w:rsidRDefault="00A23FBC" w:rsidP="00DA1F7C">
      <w:pPr>
        <w:pStyle w:val="Default"/>
        <w:spacing w:before="120" w:after="120" w:line="360" w:lineRule="auto"/>
        <w:ind w:firstLine="426"/>
        <w:rPr>
          <w:color w:val="auto"/>
        </w:rPr>
      </w:pPr>
      <w:commentRangeStart w:id="18"/>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w:t>
      </w:r>
      <w:commentRangeStart w:id="19"/>
      <w:r w:rsidR="00294694" w:rsidRPr="00563380">
        <w:rPr>
          <w:color w:val="auto"/>
        </w:rPr>
        <w:t>city of Lugano</w:t>
      </w:r>
      <w:r w:rsidR="0027033D" w:rsidRPr="00563380">
        <w:rPr>
          <w:color w:val="auto"/>
        </w:rPr>
        <w:t xml:space="preserve"> (</w:t>
      </w:r>
      <w:r w:rsidR="0023447D" w:rsidRPr="00563380">
        <w:rPr>
          <w:color w:val="auto"/>
        </w:rPr>
        <w:t>273 m</w:t>
      </w:r>
      <w:r w:rsidR="0027033D" w:rsidRPr="00563380">
        <w:rPr>
          <w:color w:val="auto"/>
        </w:rPr>
        <w:t xml:space="preserve"> asl)</w:t>
      </w:r>
      <w:commentRangeEnd w:id="19"/>
      <w:r w:rsidR="003578F0">
        <w:rPr>
          <w:rStyle w:val="CommentReference"/>
          <w:color w:val="auto"/>
          <w:lang w:val="en-US" w:eastAsia="en-US"/>
        </w:rPr>
        <w:commentReference w:id="19"/>
      </w:r>
      <w:r w:rsidR="00DC065A" w:rsidRPr="00563380">
        <w:rPr>
          <w:color w:val="auto"/>
        </w:rPr>
        <w:t xml:space="preserve">, </w:t>
      </w:r>
      <w:r w:rsidR="008175A9">
        <w:rPr>
          <w:color w:val="auto"/>
        </w:rPr>
        <w:t xml:space="preserve">in close proximity to </w:t>
      </w:r>
      <w:r w:rsidR="00294694" w:rsidRPr="00563380">
        <w:rPr>
          <w:color w:val="auto"/>
        </w:rPr>
        <w:t>the</w:t>
      </w:r>
      <w:r w:rsidR="008175A9">
        <w:rPr>
          <w:color w:val="auto"/>
        </w:rPr>
        <w:t xml:space="preserve"> harvesting</w:t>
      </w:r>
      <w:r w:rsidR="00294694" w:rsidRPr="00563380">
        <w:rPr>
          <w:color w:val="auto"/>
        </w:rPr>
        <w:t xml:space="preserve"> area. </w:t>
      </w:r>
      <w:commentRangeEnd w:id="18"/>
      <w:r w:rsidR="003D68EB">
        <w:rPr>
          <w:rStyle w:val="CommentReference"/>
          <w:color w:val="auto"/>
          <w:lang w:val="en-US" w:eastAsia="en-US"/>
        </w:rPr>
        <w:commentReference w:id="18"/>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t>Statistical analysis</w:t>
      </w:r>
    </w:p>
    <w:p w14:paraId="11D6D554" w14:textId="36E0583F"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moveToRangeStart w:id="20" w:author="Giulia Masoero" w:date="2023-04-20T12:59:00Z" w:name="move132887959"/>
      <w:moveTo w:id="21" w:author="Giulia Masoero" w:date="2023-04-20T12:59:00Z">
        <w:r w:rsidR="00EC10F3" w:rsidRPr="00563380">
          <w:rPr>
            <w:color w:val="auto"/>
          </w:rPr>
          <w:t>Further details on the analysis and its outputs are provided in the electronic supplementary material</w:t>
        </w:r>
        <w:r w:rsidR="00EC10F3">
          <w:rPr>
            <w:color w:val="auto"/>
          </w:rPr>
          <w:t xml:space="preserve"> 1</w:t>
        </w:r>
        <w:r w:rsidR="00EC10F3" w:rsidRPr="00563380">
          <w:rPr>
            <w:color w:val="auto"/>
          </w:rPr>
          <w:t>.</w:t>
        </w:r>
      </w:moveTo>
      <w:moveToRangeEnd w:id="20"/>
    </w:p>
    <w:p w14:paraId="48723787" w14:textId="0C6AD07B"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r w:rsidR="00473248" w:rsidRPr="00563380">
        <w:t>ΔAICc</w:t>
      </w:r>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8742AB" w:rsidRPr="00563380">
        <w:rPr>
          <w:color w:val="auto"/>
        </w:rPr>
        <w:t>in this study</w:t>
      </w:r>
      <w:r w:rsidR="00590A82">
        <w:rPr>
          <w:color w:val="auto"/>
        </w:rPr>
        <w:t xml:space="preserve"> </w:t>
      </w:r>
      <w:r w:rsidR="008742AB" w:rsidRPr="00563380">
        <w:rPr>
          <w:color w:val="auto"/>
        </w:rPr>
        <w:t xml:space="preserve">the </w:t>
      </w:r>
      <w:commentRangeStart w:id="22"/>
      <w:r w:rsidRPr="00563380">
        <w:rPr>
          <w:color w:val="auto"/>
        </w:rPr>
        <w:t xml:space="preserve">mean </w:t>
      </w:r>
      <w:r w:rsidR="008742AB" w:rsidRPr="00563380">
        <w:rPr>
          <w:color w:val="auto"/>
        </w:rPr>
        <w:t xml:space="preserve">daily </w:t>
      </w:r>
      <w:r w:rsidRPr="00563380">
        <w:rPr>
          <w:color w:val="auto"/>
        </w:rPr>
        <w:t>ambient temperature</w:t>
      </w:r>
      <w:commentRangeEnd w:id="22"/>
      <w:r w:rsidR="00A83C52">
        <w:rPr>
          <w:rStyle w:val="CommentReference"/>
          <w:color w:val="auto"/>
          <w:lang w:val="en-US" w:eastAsia="en-US"/>
        </w:rPr>
        <w:commentReference w:id="22"/>
      </w:r>
      <w:r w:rsidRPr="00563380">
        <w:rPr>
          <w:color w:val="auto"/>
        </w:rPr>
        <w:t>).</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proofErr w:type="spellStart"/>
      <w:r w:rsidR="008175A9" w:rsidRPr="008175A9">
        <w:rPr>
          <w:i/>
          <w:iCs/>
          <w:color w:val="auto"/>
        </w:rPr>
        <w:t>slidingwin</w:t>
      </w:r>
      <w:proofErr w:type="spellEnd"/>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with a</w:t>
      </w:r>
      <w:r w:rsidR="008742AB" w:rsidRPr="00563380">
        <w:rPr>
          <w:color w:val="auto"/>
        </w:rPr>
        <w:t xml:space="preserve">s </w:t>
      </w:r>
      <w:r w:rsidR="008742AB" w:rsidRPr="00563380">
        <w:rPr>
          <w:color w:val="auto"/>
        </w:rPr>
        <w:lastRenderedPageBreak/>
        <w:t>reference day</w:t>
      </w:r>
      <w:r w:rsidR="00AB1FFC">
        <w:rPr>
          <w:color w:val="auto"/>
        </w:rPr>
        <w:t xml:space="preserve"> the </w:t>
      </w:r>
      <w:r w:rsidR="00AB1FFC" w:rsidRPr="00563380">
        <w:rPr>
          <w:color w:val="auto"/>
        </w:rPr>
        <w:t>September 24</w:t>
      </w:r>
      <w:r w:rsidR="00AB1FFC" w:rsidRPr="00563380">
        <w:rPr>
          <w:color w:val="auto"/>
          <w:vertAlign w:val="superscript"/>
        </w:rPr>
        <w:t>th</w:t>
      </w:r>
      <w:r w:rsidR="00AB1FFC">
        <w:rPr>
          <w:color w:val="auto"/>
          <w:vertAlign w:val="superscript"/>
        </w:rPr>
        <w:t xml:space="preserve"> </w:t>
      </w:r>
      <w:r w:rsidR="00AB1FFC">
        <w:rPr>
          <w:color w:val="auto"/>
        </w:rPr>
        <w:t>(</w:t>
      </w:r>
      <w:r w:rsidR="008742AB" w:rsidRPr="00563380">
        <w:rPr>
          <w:color w:val="auto"/>
        </w:rPr>
        <w:t xml:space="preserve">last date of </w:t>
      </w:r>
      <w:r w:rsidR="00CD4E89" w:rsidRPr="00563380">
        <w:rPr>
          <w:color w:val="auto"/>
        </w:rPr>
        <w:t>harvest</w:t>
      </w:r>
      <w:r w:rsidRPr="00563380">
        <w:rPr>
          <w:color w:val="auto"/>
        </w:rPr>
        <w:t>)</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moveFromRangeStart w:id="23" w:author="Giulia Masoero" w:date="2023-04-20T12:59:00Z" w:name="move132887959"/>
      <w:moveFrom w:id="24" w:author="Giulia Masoero" w:date="2023-04-20T12:59:00Z">
        <w:r w:rsidR="00A404C4" w:rsidRPr="00563380" w:rsidDel="00EC10F3">
          <w:rPr>
            <w:color w:val="auto"/>
          </w:rPr>
          <w:t>Further d</w:t>
        </w:r>
        <w:r w:rsidR="00856695" w:rsidRPr="00563380" w:rsidDel="00EC10F3">
          <w:rPr>
            <w:color w:val="auto"/>
          </w:rPr>
          <w:t xml:space="preserve">etails on the analysis and </w:t>
        </w:r>
        <w:r w:rsidR="00A404C4" w:rsidRPr="00563380" w:rsidDel="00EC10F3">
          <w:rPr>
            <w:color w:val="auto"/>
          </w:rPr>
          <w:t xml:space="preserve">its </w:t>
        </w:r>
        <w:r w:rsidR="00856695" w:rsidRPr="00563380" w:rsidDel="00EC10F3">
          <w:rPr>
            <w:color w:val="auto"/>
          </w:rPr>
          <w:t>outputs are provided in the electronic supplementary material</w:t>
        </w:r>
        <w:r w:rsidR="00BD2AD1" w:rsidDel="00EC10F3">
          <w:rPr>
            <w:color w:val="auto"/>
          </w:rPr>
          <w:t xml:space="preserve"> </w:t>
        </w:r>
        <w:r w:rsidR="0099637C" w:rsidDel="00EC10F3">
          <w:rPr>
            <w:color w:val="auto"/>
          </w:rPr>
          <w:t>1</w:t>
        </w:r>
        <w:r w:rsidR="00856695" w:rsidRPr="00563380" w:rsidDel="00EC10F3">
          <w:rPr>
            <w:color w:val="auto"/>
          </w:rPr>
          <w:t>.</w:t>
        </w:r>
        <w:r w:rsidR="00AB1FFC" w:rsidDel="00EC10F3">
          <w:rPr>
            <w:color w:val="auto"/>
          </w:rPr>
          <w:t xml:space="preserve"> </w:t>
        </w:r>
      </w:moveFrom>
      <w:moveFromRangeEnd w:id="23"/>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 We then checked the linear regression between the residuals of the body mass and the residuals of the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2F8C65DF"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24</w:t>
      </w:r>
      <w:r w:rsidR="00C85FC5" w:rsidRPr="00563380">
        <w:rPr>
          <w:vertAlign w:val="superscript"/>
        </w:rPr>
        <w:t>th</w:t>
      </w:r>
      <w:r w:rsidR="00C85FC5" w:rsidRPr="00563380">
        <w:t xml:space="preserve"> September</w:t>
      </w:r>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are independent</w:t>
      </w:r>
      <w:r w:rsidR="00C85FC5">
        <w:t xml:space="preserve"> (Pearson’s test: </w:t>
      </w:r>
      <w:proofErr w:type="spellStart"/>
      <w:r w:rsidR="00C85FC5">
        <w:t>cor</w:t>
      </w:r>
      <w:proofErr w:type="spellEnd"/>
      <w:r w:rsidR="00C85FC5">
        <w:t xml:space="preserve"> = 0.24, t = 1.24, </w:t>
      </w:r>
      <w:proofErr w:type="spellStart"/>
      <w:r w:rsidR="00C85FC5">
        <w:t>df</w:t>
      </w:r>
      <w:proofErr w:type="spellEnd"/>
      <w:r w:rsidR="00C85FC5">
        <w:t xml:space="preserve"> = 25, p = 0.23)</w:t>
      </w:r>
      <w:r w:rsidR="00C85FC5">
        <w:t xml:space="preserve"> and </w:t>
      </w:r>
      <w:r w:rsidR="00C85FC5">
        <w:t>equivalent to the period from May 9</w:t>
      </w:r>
      <w:r w:rsidR="00C85FC5" w:rsidRPr="00644A66">
        <w:rPr>
          <w:vertAlign w:val="superscript"/>
        </w:rPr>
        <w:t>th</w:t>
      </w:r>
      <w:r w:rsidR="00C85FC5">
        <w:t xml:space="preserve"> until July 2</w:t>
      </w:r>
      <w:r w:rsidR="00C85FC5" w:rsidRPr="00644A66">
        <w:rPr>
          <w:vertAlign w:val="superscript"/>
        </w:rPr>
        <w:t>nd</w:t>
      </w:r>
      <w:r w:rsidR="00C85FC5">
        <w:t xml:space="preserve"> of the year </w:t>
      </w:r>
      <w:r w:rsidR="00C85FC5" w:rsidRPr="00563380">
        <w:t>the individual is born</w:t>
      </w:r>
      <w:r w:rsidR="00C85FC5">
        <w:t xml:space="preserve"> and to </w:t>
      </w:r>
      <w:r w:rsidR="00C85FC5">
        <w:t>May 2</w:t>
      </w:r>
      <w:r w:rsidR="00C85FC5" w:rsidRPr="00000D53">
        <w:rPr>
          <w:vertAlign w:val="superscript"/>
        </w:rPr>
        <w:t>nd</w:t>
      </w:r>
      <w:r w:rsidR="00C85FC5">
        <w:t xml:space="preserve"> until July 21</w:t>
      </w:r>
      <w:r w:rsidR="00C85FC5" w:rsidRPr="00000D53">
        <w:rPr>
          <w:vertAlign w:val="superscript"/>
        </w:rPr>
        <w:t>st</w:t>
      </w:r>
      <w:r w:rsidR="00C85FC5">
        <w:t xml:space="preserve"> of the year the animal was harvested</w:t>
      </w:r>
      <w:r w:rsidR="00C85FC5">
        <w:t xml:space="preserve">.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the </w:t>
      </w:r>
      <w:r w:rsidR="0034507C">
        <w:t xml:space="preserve">two </w:t>
      </w:r>
      <w:r w:rsidR="00D5474C" w:rsidRPr="00563380">
        <w:t>best climatic window</w:t>
      </w:r>
      <w:r w:rsidR="0034507C">
        <w:t>s</w:t>
      </w:r>
      <w:r w:rsidR="00D5474C" w:rsidRPr="00563380">
        <w:t xml:space="preserve"> (Table 1, Fig</w:t>
      </w:r>
      <w:r w:rsidR="00A23B9A" w:rsidRPr="00563380">
        <w:t xml:space="preserve"> 1a</w:t>
      </w:r>
      <w:r w:rsidR="00FA7D86">
        <w:t>,b</w:t>
      </w:r>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harvested at higher altitudes</w:t>
      </w:r>
      <w:r w:rsidR="00D5474C" w:rsidRPr="00563380">
        <w:t xml:space="preserve"> </w:t>
      </w:r>
      <w:r w:rsidR="00762D1B" w:rsidRPr="00563380">
        <w:t>than</w:t>
      </w:r>
      <w:r w:rsidR="00D5474C" w:rsidRPr="00563380">
        <w:t xml:space="preserve"> at lower altitudes (Table</w:t>
      </w:r>
      <w:r w:rsidR="00762D1B" w:rsidRPr="00563380">
        <w:t xml:space="preserve"> </w:t>
      </w:r>
      <w:r w:rsidR="00D5474C" w:rsidRPr="00563380">
        <w:t xml:space="preserve">1, Fig </w:t>
      </w:r>
      <w:r w:rsidR="00A23B9A" w:rsidRPr="00563380">
        <w:t>1</w:t>
      </w:r>
      <w:r w:rsidR="00FA7D86">
        <w:t>c</w:t>
      </w:r>
      <w:r w:rsidR="00D5474C" w:rsidRPr="00563380">
        <w:t>)</w:t>
      </w:r>
      <w:r w:rsidR="0016254F">
        <w:t xml:space="preserve"> and</w:t>
      </w:r>
      <w:r w:rsidR="00D5474C" w:rsidRPr="00563380">
        <w:t xml:space="preserve"> </w:t>
      </w:r>
      <w:commentRangeStart w:id="25"/>
      <w:commentRangeStart w:id="26"/>
      <w:r w:rsidR="00396165" w:rsidRPr="00563380">
        <w:t>males are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25"/>
      <w:r w:rsidR="000C7AC2">
        <w:rPr>
          <w:rStyle w:val="CommentReference"/>
          <w:color w:val="auto"/>
          <w:lang w:val="en-US" w:eastAsia="en-US"/>
        </w:rPr>
        <w:commentReference w:id="25"/>
      </w:r>
      <w:commentRangeEnd w:id="26"/>
      <w:r w:rsidR="0029506D">
        <w:rPr>
          <w:rStyle w:val="CommentReference"/>
          <w:color w:val="auto"/>
          <w:lang w:val="en-US" w:eastAsia="en-US"/>
        </w:rPr>
        <w:commentReference w:id="26"/>
      </w:r>
    </w:p>
    <w:p w14:paraId="7C9B6FE9" w14:textId="0CEF6631" w:rsidR="00377456" w:rsidRPr="00563380" w:rsidRDefault="00D1711A" w:rsidP="00DA1F7C">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2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T-value = -17.81, P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temperature and </w:t>
      </w:r>
      <w:r w:rsidR="00684083">
        <w:t>yearling</w:t>
      </w:r>
      <w:r w:rsidR="0076151F">
        <w:t xml:space="preserve"> body mass data </w:t>
      </w:r>
      <w:r w:rsidR="005040B9">
        <w:t xml:space="preserve">show </w:t>
      </w:r>
      <w:r w:rsidR="00F7361A">
        <w:t xml:space="preserve">a significant </w:t>
      </w:r>
      <w:r w:rsidR="00272AC1">
        <w:t xml:space="preserve">positive association between </w:t>
      </w:r>
      <w:r w:rsidR="000F0A09">
        <w:t xml:space="preserve">mean </w:t>
      </w:r>
      <w:r w:rsidR="00272AC1">
        <w:t xml:space="preserve">temperatures </w:t>
      </w:r>
      <w:r w:rsidR="000F0A09">
        <w:t>be</w:t>
      </w:r>
      <w:r w:rsidR="00BF59BC">
        <w:t>t</w:t>
      </w:r>
      <w:r w:rsidR="000F0A09">
        <w:t>ween</w:t>
      </w:r>
      <w:r w:rsidR="00272AC1">
        <w:t xml:space="preserve"> May 2</w:t>
      </w:r>
      <w:r w:rsidR="00272AC1" w:rsidRPr="00875598">
        <w:rPr>
          <w:vertAlign w:val="superscript"/>
        </w:rPr>
        <w:t>nd</w:t>
      </w:r>
      <w:r w:rsidR="00272AC1">
        <w:t xml:space="preserve"> and July 21</w:t>
      </w:r>
      <w:r w:rsidR="00272AC1" w:rsidRPr="00875598">
        <w:rPr>
          <w:vertAlign w:val="superscript"/>
        </w:rPr>
        <w:t>st</w:t>
      </w:r>
      <w:r w:rsidR="00272AC1">
        <w:t xml:space="preserve"> </w:t>
      </w:r>
      <w:r w:rsidR="000F0A09">
        <w:t xml:space="preserve">and </w:t>
      </w:r>
      <w:r w:rsidR="00684083">
        <w:t>yearling</w:t>
      </w:r>
      <w:r w:rsidR="000F0A09">
        <w:t xml:space="preserve"> body </w:t>
      </w:r>
      <w:r w:rsidR="000F0A09" w:rsidRPr="0099637C">
        <w:rPr>
          <w:highlight w:val="yellow"/>
        </w:rPr>
        <w:t>mass</w:t>
      </w:r>
      <w:r w:rsidR="00BF59BC" w:rsidRPr="0099637C">
        <w:rPr>
          <w:highlight w:val="yellow"/>
        </w:rPr>
        <w:t xml:space="preserve"> (STATS</w:t>
      </w:r>
      <w:r w:rsidR="00F975D5" w:rsidRPr="0099637C">
        <w:rPr>
          <w:highlight w:val="yellow"/>
        </w:rPr>
        <w:t>; Fig</w:t>
      </w:r>
      <w:commentRangeStart w:id="27"/>
      <w:r w:rsidR="00F975D5" w:rsidRPr="0099637C">
        <w:rPr>
          <w:highlight w:val="yellow"/>
        </w:rPr>
        <w:t>. 2c</w:t>
      </w:r>
      <w:commentRangeEnd w:id="27"/>
      <w:r w:rsidR="0033046F">
        <w:rPr>
          <w:rStyle w:val="CommentReference"/>
          <w:color w:val="auto"/>
          <w:lang w:val="en-US" w:eastAsia="en-US"/>
        </w:rPr>
        <w:commentReference w:id="27"/>
      </w:r>
      <w:r w:rsidR="00BF59BC" w:rsidRPr="0099637C">
        <w:rPr>
          <w:highlight w:val="yellow"/>
        </w:rPr>
        <w:t>)</w:t>
      </w:r>
      <w:r w:rsidR="001C591C" w:rsidRPr="0099637C">
        <w:rPr>
          <w:highlight w:val="yellow"/>
        </w:rPr>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382CF27B" w:rsidR="000375DD" w:rsidRPr="00563380" w:rsidRDefault="00BD273E" w:rsidP="00DA1F7C">
      <w:pPr>
        <w:pStyle w:val="Default"/>
        <w:spacing w:before="120" w:after="120" w:line="360" w:lineRule="auto"/>
      </w:pPr>
      <w:r w:rsidRPr="00563380">
        <w:lastRenderedPageBreak/>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DA1F7C">
            <w:pPr>
              <w:spacing w:line="360" w:lineRule="auto"/>
              <w:rPr>
                <w:i/>
                <w:iCs/>
                <w:lang w:val="en-GB"/>
              </w:rPr>
              <w:pPrChange w:id="28" w:author="Giulia Masoero" w:date="2023-05-04T16:29:00Z">
                <w:pPr/>
              </w:pPrChange>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DA1F7C">
            <w:pPr>
              <w:spacing w:line="360" w:lineRule="auto"/>
              <w:jc w:val="center"/>
              <w:rPr>
                <w:i/>
                <w:iCs/>
                <w:lang w:val="en-GB"/>
              </w:rPr>
              <w:pPrChange w:id="29" w:author="Giulia Masoero" w:date="2023-05-04T16:29:00Z">
                <w:pPr>
                  <w:jc w:val="center"/>
                </w:pPr>
              </w:pPrChange>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DA1F7C">
            <w:pPr>
              <w:spacing w:line="360" w:lineRule="auto"/>
              <w:jc w:val="center"/>
              <w:rPr>
                <w:i/>
                <w:iCs/>
                <w:lang w:val="en-GB"/>
              </w:rPr>
              <w:pPrChange w:id="30" w:author="Giulia Masoero" w:date="2023-05-04T16:29:00Z">
                <w:pPr>
                  <w:jc w:val="center"/>
                </w:pPr>
              </w:pPrChange>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DA1F7C">
            <w:pPr>
              <w:spacing w:line="360" w:lineRule="auto"/>
              <w:jc w:val="center"/>
              <w:rPr>
                <w:i/>
                <w:iCs/>
                <w:lang w:val="en-GB"/>
              </w:rPr>
              <w:pPrChange w:id="31" w:author="Giulia Masoero" w:date="2023-05-04T16:29:00Z">
                <w:pPr>
                  <w:jc w:val="center"/>
                </w:pPr>
              </w:pPrChange>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rsidP="00DA1F7C">
            <w:pPr>
              <w:spacing w:line="360" w:lineRule="auto"/>
              <w:jc w:val="center"/>
              <w:rPr>
                <w:i/>
                <w:iCs/>
                <w:lang w:val="en-GB"/>
              </w:rPr>
              <w:pPrChange w:id="32" w:author="Giulia Masoero" w:date="2023-05-04T16:29:00Z">
                <w:pPr>
                  <w:jc w:val="center"/>
                </w:pPr>
              </w:pPrChange>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DA1F7C">
            <w:pPr>
              <w:spacing w:line="360" w:lineRule="auto"/>
              <w:rPr>
                <w:lang w:val="en-GB"/>
              </w:rPr>
              <w:pPrChange w:id="33" w:author="Giulia Masoero" w:date="2023-05-04T16:29:00Z">
                <w:pPr/>
              </w:pPrChange>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DA1F7C">
            <w:pPr>
              <w:spacing w:line="360" w:lineRule="auto"/>
              <w:jc w:val="right"/>
              <w:rPr>
                <w:lang w:val="en-GB"/>
              </w:rPr>
              <w:pPrChange w:id="34" w:author="Giulia Masoero" w:date="2023-05-04T16:29:00Z">
                <w:pPr>
                  <w:jc w:val="right"/>
                </w:pPr>
              </w:pPrChange>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DA1F7C">
            <w:pPr>
              <w:spacing w:line="360" w:lineRule="auto"/>
              <w:jc w:val="right"/>
              <w:rPr>
                <w:lang w:val="en-GB"/>
              </w:rPr>
              <w:pPrChange w:id="35" w:author="Giulia Masoero" w:date="2023-05-04T16:29:00Z">
                <w:pPr>
                  <w:jc w:val="right"/>
                </w:pPr>
              </w:pPrChange>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DA1F7C">
            <w:pPr>
              <w:spacing w:line="360" w:lineRule="auto"/>
              <w:jc w:val="right"/>
              <w:rPr>
                <w:lang w:val="en-GB"/>
              </w:rPr>
              <w:pPrChange w:id="36" w:author="Giulia Masoero" w:date="2023-05-04T16:29:00Z">
                <w:pPr>
                  <w:jc w:val="right"/>
                </w:pPr>
              </w:pPrChange>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DA1F7C">
            <w:pPr>
              <w:spacing w:line="360" w:lineRule="auto"/>
              <w:jc w:val="right"/>
              <w:rPr>
                <w:lang w:val="en-GB"/>
              </w:rPr>
              <w:pPrChange w:id="37" w:author="Giulia Masoero" w:date="2023-05-04T16:29:00Z">
                <w:pPr>
                  <w:jc w:val="right"/>
                </w:pPr>
              </w:pPrChange>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DA1F7C">
            <w:pPr>
              <w:spacing w:line="360" w:lineRule="auto"/>
              <w:rPr>
                <w:lang w:val="en-GB"/>
              </w:rPr>
              <w:pPrChange w:id="38" w:author="Giulia Masoero" w:date="2023-05-04T16:29:00Z">
                <w:pPr/>
              </w:pPrChange>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DA1F7C">
            <w:pPr>
              <w:spacing w:line="360" w:lineRule="auto"/>
              <w:jc w:val="right"/>
              <w:rPr>
                <w:lang w:val="en-GB"/>
              </w:rPr>
              <w:pPrChange w:id="39" w:author="Giulia Masoero" w:date="2023-05-04T16:29:00Z">
                <w:pPr>
                  <w:jc w:val="right"/>
                </w:pPr>
              </w:pPrChange>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DA1F7C">
            <w:pPr>
              <w:spacing w:line="360" w:lineRule="auto"/>
              <w:jc w:val="right"/>
              <w:rPr>
                <w:lang w:val="en-GB"/>
              </w:rPr>
              <w:pPrChange w:id="40" w:author="Giulia Masoero" w:date="2023-05-04T16:29:00Z">
                <w:pPr>
                  <w:jc w:val="right"/>
                </w:pPr>
              </w:pPrChange>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DA1F7C">
            <w:pPr>
              <w:spacing w:line="360" w:lineRule="auto"/>
              <w:jc w:val="right"/>
              <w:rPr>
                <w:lang w:val="en-GB"/>
              </w:rPr>
              <w:pPrChange w:id="41" w:author="Giulia Masoero" w:date="2023-05-04T16:29:00Z">
                <w:pPr>
                  <w:jc w:val="right"/>
                </w:pPr>
              </w:pPrChange>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DA1F7C">
            <w:pPr>
              <w:spacing w:line="360" w:lineRule="auto"/>
              <w:jc w:val="right"/>
              <w:rPr>
                <w:lang w:val="en-GB"/>
              </w:rPr>
              <w:pPrChange w:id="42" w:author="Giulia Masoero" w:date="2023-05-04T16:29:00Z">
                <w:pPr>
                  <w:jc w:val="right"/>
                </w:pPr>
              </w:pPrChange>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DA1F7C">
            <w:pPr>
              <w:spacing w:line="360" w:lineRule="auto"/>
              <w:rPr>
                <w:lang w:val="en-GB"/>
              </w:rPr>
              <w:pPrChange w:id="43" w:author="Giulia Masoero" w:date="2023-05-04T16:29:00Z">
                <w:pPr/>
              </w:pPrChange>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DA1F7C">
            <w:pPr>
              <w:spacing w:line="360" w:lineRule="auto"/>
              <w:jc w:val="right"/>
              <w:rPr>
                <w:lang w:val="en-GB"/>
              </w:rPr>
              <w:pPrChange w:id="44" w:author="Giulia Masoero" w:date="2023-05-04T16:29:00Z">
                <w:pPr>
                  <w:jc w:val="right"/>
                </w:pPr>
              </w:pPrChange>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DA1F7C">
            <w:pPr>
              <w:spacing w:line="360" w:lineRule="auto"/>
              <w:jc w:val="right"/>
              <w:rPr>
                <w:lang w:val="en-GB"/>
              </w:rPr>
              <w:pPrChange w:id="45" w:author="Giulia Masoero" w:date="2023-05-04T16:29:00Z">
                <w:pPr>
                  <w:jc w:val="right"/>
                </w:pPr>
              </w:pPrChange>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DA1F7C">
            <w:pPr>
              <w:spacing w:line="360" w:lineRule="auto"/>
              <w:jc w:val="right"/>
              <w:rPr>
                <w:lang w:val="en-GB"/>
              </w:rPr>
              <w:pPrChange w:id="46" w:author="Giulia Masoero" w:date="2023-05-04T16:29:00Z">
                <w:pPr>
                  <w:jc w:val="right"/>
                </w:pPr>
              </w:pPrChange>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DA1F7C">
            <w:pPr>
              <w:spacing w:line="360" w:lineRule="auto"/>
              <w:jc w:val="right"/>
              <w:rPr>
                <w:lang w:val="en-GB"/>
              </w:rPr>
              <w:pPrChange w:id="47" w:author="Giulia Masoero" w:date="2023-05-04T16:29:00Z">
                <w:pPr>
                  <w:jc w:val="right"/>
                </w:pPr>
              </w:pPrChange>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DA1F7C">
            <w:pPr>
              <w:spacing w:line="360" w:lineRule="auto"/>
              <w:rPr>
                <w:lang w:val="en-GB"/>
              </w:rPr>
              <w:pPrChange w:id="48" w:author="Giulia Masoero" w:date="2023-05-04T16:29:00Z">
                <w:pPr/>
              </w:pPrChange>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DA1F7C">
            <w:pPr>
              <w:spacing w:line="360" w:lineRule="auto"/>
              <w:jc w:val="right"/>
              <w:rPr>
                <w:lang w:val="en-GB"/>
              </w:rPr>
              <w:pPrChange w:id="49" w:author="Giulia Masoero" w:date="2023-05-04T16:29:00Z">
                <w:pPr>
                  <w:jc w:val="right"/>
                </w:pPr>
              </w:pPrChange>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DA1F7C">
            <w:pPr>
              <w:spacing w:line="360" w:lineRule="auto"/>
              <w:jc w:val="right"/>
              <w:rPr>
                <w:lang w:val="en-GB"/>
              </w:rPr>
              <w:pPrChange w:id="50" w:author="Giulia Masoero" w:date="2023-05-04T16:29:00Z">
                <w:pPr>
                  <w:jc w:val="right"/>
                </w:pPr>
              </w:pPrChange>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DA1F7C">
            <w:pPr>
              <w:spacing w:line="360" w:lineRule="auto"/>
              <w:jc w:val="right"/>
              <w:rPr>
                <w:lang w:val="en-GB"/>
              </w:rPr>
              <w:pPrChange w:id="51" w:author="Giulia Masoero" w:date="2023-05-04T16:29:00Z">
                <w:pPr>
                  <w:jc w:val="right"/>
                </w:pPr>
              </w:pPrChange>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DA1F7C">
            <w:pPr>
              <w:spacing w:line="360" w:lineRule="auto"/>
              <w:jc w:val="right"/>
              <w:rPr>
                <w:lang w:val="en-GB"/>
              </w:rPr>
              <w:pPrChange w:id="52" w:author="Giulia Masoero" w:date="2023-05-04T16:29:00Z">
                <w:pPr>
                  <w:jc w:val="right"/>
                </w:pPr>
              </w:pPrChange>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DA1F7C">
            <w:pPr>
              <w:spacing w:line="360" w:lineRule="auto"/>
              <w:rPr>
                <w:lang w:val="en-GB"/>
              </w:rPr>
              <w:pPrChange w:id="53" w:author="Giulia Masoero" w:date="2023-05-04T16:29:00Z">
                <w:pPr/>
              </w:pPrChange>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DA1F7C">
            <w:pPr>
              <w:spacing w:line="360" w:lineRule="auto"/>
              <w:jc w:val="right"/>
              <w:rPr>
                <w:lang w:val="en-GB"/>
              </w:rPr>
              <w:pPrChange w:id="54" w:author="Giulia Masoero" w:date="2023-05-04T16:29:00Z">
                <w:pPr>
                  <w:jc w:val="right"/>
                </w:pPr>
              </w:pPrChange>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DA1F7C">
            <w:pPr>
              <w:spacing w:line="360" w:lineRule="auto"/>
              <w:jc w:val="right"/>
              <w:rPr>
                <w:lang w:val="en-GB"/>
              </w:rPr>
              <w:pPrChange w:id="55" w:author="Giulia Masoero" w:date="2023-05-04T16:29:00Z">
                <w:pPr>
                  <w:jc w:val="right"/>
                </w:pPr>
              </w:pPrChange>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DA1F7C">
            <w:pPr>
              <w:spacing w:line="360" w:lineRule="auto"/>
              <w:jc w:val="right"/>
              <w:rPr>
                <w:lang w:val="en-GB"/>
              </w:rPr>
              <w:pPrChange w:id="56" w:author="Giulia Masoero" w:date="2023-05-04T16:29:00Z">
                <w:pPr>
                  <w:jc w:val="right"/>
                </w:pPr>
              </w:pPrChange>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DA1F7C">
            <w:pPr>
              <w:spacing w:line="360" w:lineRule="auto"/>
              <w:jc w:val="right"/>
              <w:rPr>
                <w:lang w:val="en-GB"/>
              </w:rPr>
              <w:pPrChange w:id="57" w:author="Giulia Masoero" w:date="2023-05-04T16:29:00Z">
                <w:pPr>
                  <w:jc w:val="right"/>
                </w:pPr>
              </w:pPrChange>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DA1F7C">
            <w:pPr>
              <w:spacing w:line="360" w:lineRule="auto"/>
              <w:rPr>
                <w:lang w:val="en-GB"/>
              </w:rPr>
              <w:pPrChange w:id="58" w:author="Giulia Masoero" w:date="2023-05-04T16:29:00Z">
                <w:pPr/>
              </w:pPrChange>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DA1F7C">
            <w:pPr>
              <w:spacing w:line="360" w:lineRule="auto"/>
              <w:jc w:val="right"/>
              <w:rPr>
                <w:lang w:val="en-GB"/>
              </w:rPr>
              <w:pPrChange w:id="59" w:author="Giulia Masoero" w:date="2023-05-04T16:29:00Z">
                <w:pPr>
                  <w:jc w:val="right"/>
                </w:pPr>
              </w:pPrChange>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DA1F7C">
            <w:pPr>
              <w:spacing w:line="360" w:lineRule="auto"/>
              <w:jc w:val="right"/>
              <w:rPr>
                <w:lang w:val="en-GB"/>
              </w:rPr>
              <w:pPrChange w:id="60" w:author="Giulia Masoero" w:date="2023-05-04T16:29:00Z">
                <w:pPr>
                  <w:jc w:val="right"/>
                </w:pPr>
              </w:pPrChange>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DA1F7C">
            <w:pPr>
              <w:spacing w:line="360" w:lineRule="auto"/>
              <w:jc w:val="right"/>
              <w:rPr>
                <w:lang w:val="en-GB"/>
              </w:rPr>
              <w:pPrChange w:id="61" w:author="Giulia Masoero" w:date="2023-05-04T16:29:00Z">
                <w:pPr>
                  <w:jc w:val="right"/>
                </w:pPr>
              </w:pPrChange>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DA1F7C">
            <w:pPr>
              <w:spacing w:line="360" w:lineRule="auto"/>
              <w:jc w:val="right"/>
              <w:rPr>
                <w:rStyle w:val="Strong"/>
                <w:lang w:val="en-GB"/>
              </w:rPr>
              <w:pPrChange w:id="62" w:author="Giulia Masoero" w:date="2023-05-04T16:29:00Z">
                <w:pPr>
                  <w:jc w:val="right"/>
                </w:pPr>
              </w:pPrChange>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DA1F7C">
            <w:pPr>
              <w:spacing w:line="360" w:lineRule="auto"/>
              <w:rPr>
                <w:lang w:val="en-GB"/>
              </w:rPr>
              <w:pPrChange w:id="63" w:author="Giulia Masoero" w:date="2023-05-04T16:29:00Z">
                <w:pPr/>
              </w:pPrChange>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DA1F7C">
            <w:pPr>
              <w:spacing w:line="360" w:lineRule="auto"/>
              <w:jc w:val="right"/>
              <w:rPr>
                <w:lang w:val="en-GB"/>
              </w:rPr>
              <w:pPrChange w:id="64" w:author="Giulia Masoero" w:date="2023-05-04T16:29:00Z">
                <w:pPr>
                  <w:jc w:val="right"/>
                </w:pPr>
              </w:pPrChange>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DA1F7C">
            <w:pPr>
              <w:spacing w:line="360" w:lineRule="auto"/>
              <w:jc w:val="right"/>
              <w:rPr>
                <w:lang w:val="en-GB"/>
              </w:rPr>
              <w:pPrChange w:id="65" w:author="Giulia Masoero" w:date="2023-05-04T16:29:00Z">
                <w:pPr>
                  <w:jc w:val="right"/>
                </w:pPr>
              </w:pPrChange>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DA1F7C">
            <w:pPr>
              <w:spacing w:line="360" w:lineRule="auto"/>
              <w:jc w:val="right"/>
              <w:rPr>
                <w:lang w:val="en-GB"/>
              </w:rPr>
              <w:pPrChange w:id="66" w:author="Giulia Masoero" w:date="2023-05-04T16:29:00Z">
                <w:pPr>
                  <w:jc w:val="right"/>
                </w:pPr>
              </w:pPrChange>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DA1F7C">
            <w:pPr>
              <w:spacing w:line="360" w:lineRule="auto"/>
              <w:jc w:val="right"/>
              <w:rPr>
                <w:lang w:val="en-GB"/>
              </w:rPr>
              <w:pPrChange w:id="67" w:author="Giulia Masoero" w:date="2023-05-04T16:29:00Z">
                <w:pPr>
                  <w:jc w:val="right"/>
                </w:pPr>
              </w:pPrChange>
            </w:pPr>
            <w:r>
              <w:rPr>
                <w:rStyle w:val="Strong"/>
              </w:rPr>
              <w:t>&lt;0.001</w:t>
            </w:r>
          </w:p>
        </w:tc>
      </w:tr>
    </w:tbl>
    <w:p w14:paraId="4FF54069" w14:textId="77777777" w:rsidR="00590A82" w:rsidRDefault="00590A82" w:rsidP="00DA1F7C">
      <w:pPr>
        <w:pBdr>
          <w:top w:val="nil"/>
          <w:left w:val="nil"/>
          <w:bottom w:val="nil"/>
          <w:right w:val="nil"/>
          <w:between w:val="nil"/>
          <w:bar w:val="nil"/>
        </w:pBdr>
        <w:spacing w:line="360" w:lineRule="auto"/>
        <w:rPr>
          <w:b/>
          <w:bCs/>
        </w:rPr>
        <w:pPrChange w:id="68" w:author="Giulia Masoero" w:date="2023-05-04T16:29:00Z">
          <w:pPr>
            <w:pBdr>
              <w:top w:val="nil"/>
              <w:left w:val="nil"/>
              <w:bottom w:val="nil"/>
              <w:right w:val="nil"/>
              <w:between w:val="nil"/>
              <w:bar w:val="nil"/>
            </w:pBdr>
          </w:pPr>
        </w:pPrChange>
      </w:pPr>
    </w:p>
    <w:p w14:paraId="376141AB" w14:textId="1A948D16" w:rsidR="00D5474C" w:rsidRPr="00590A82" w:rsidRDefault="000375DD" w:rsidP="00DA1F7C">
      <w:pPr>
        <w:pBdr>
          <w:top w:val="nil"/>
          <w:left w:val="nil"/>
          <w:bottom w:val="nil"/>
          <w:right w:val="nil"/>
          <w:between w:val="nil"/>
          <w:bar w:val="nil"/>
        </w:pBdr>
        <w:spacing w:line="360" w:lineRule="auto"/>
        <w:rPr>
          <w:rFonts w:eastAsia="Arial Unicode MS"/>
          <w:b/>
          <w:bCs/>
          <w:color w:val="000000"/>
          <w:bdr w:val="nil"/>
          <w:lang w:val="en-GB"/>
        </w:rPr>
        <w:pPrChange w:id="69" w:author="Giulia Masoero" w:date="2023-05-04T16:29:00Z">
          <w:pPr>
            <w:pBdr>
              <w:top w:val="nil"/>
              <w:left w:val="nil"/>
              <w:bottom w:val="nil"/>
              <w:right w:val="nil"/>
              <w:between w:val="nil"/>
              <w:bar w:val="nil"/>
            </w:pBdr>
          </w:pPr>
        </w:pPrChange>
      </w:pPr>
      <w:r w:rsidRPr="00563380">
        <w:rPr>
          <w:b/>
          <w:bCs/>
        </w:rPr>
        <w:t>Figure 1</w:t>
      </w:r>
    </w:p>
    <w:p w14:paraId="524A2A65" w14:textId="5841E8C6" w:rsidR="008C3915" w:rsidRPr="00563380" w:rsidRDefault="008C3915" w:rsidP="00DA1F7C">
      <w:pPr>
        <w:pStyle w:val="Default"/>
        <w:spacing w:before="120" w:after="120" w:line="360" w:lineRule="auto"/>
      </w:pPr>
      <w:r w:rsidRPr="00563380">
        <w:t xml:space="preserve">Relationship between body mass (kg) of harvested 1.5-year-old Alpine chamois and the average temperature (°C)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previous year and (b) between </w:t>
      </w:r>
      <w:r w:rsidR="00875598">
        <w:t>May 2</w:t>
      </w:r>
      <w:r w:rsidR="00875598" w:rsidRPr="007965FC">
        <w:rPr>
          <w:vertAlign w:val="superscript"/>
        </w:rPr>
        <w:t>nd</w:t>
      </w:r>
      <w:r w:rsidR="00875598">
        <w:t xml:space="preserve"> and July 21</w:t>
      </w:r>
      <w:r w:rsidR="00875598" w:rsidRPr="0099637C">
        <w:rPr>
          <w:vertAlign w:val="superscript"/>
        </w:rPr>
        <w:t>st</w:t>
      </w:r>
      <w:r w:rsidR="0010078B">
        <w:t xml:space="preserve"> </w:t>
      </w:r>
      <w:r w:rsidR="00875598">
        <w:t xml:space="preserve"> </w:t>
      </w:r>
      <w:r w:rsidR="00000D53">
        <w:t xml:space="preserve">of the </w:t>
      </w:r>
      <w:r w:rsidR="0010078B">
        <w:t>har</w:t>
      </w:r>
      <w:r w:rsidR="0033046F">
        <w:t>v</w:t>
      </w:r>
      <w:r w:rsidR="0010078B">
        <w:t>est</w:t>
      </w:r>
      <w:r w:rsidR="0010078B">
        <w:t xml:space="preserve"> </w:t>
      </w:r>
      <w:r w:rsidR="00000D53">
        <w:t>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18F9D6CA" w:rsidR="0089019A" w:rsidRPr="00FA7D86" w:rsidRDefault="00D31D1C" w:rsidP="00DA1F7C">
      <w:pPr>
        <w:pStyle w:val="Default"/>
        <w:spacing w:before="120" w:after="120" w:line="360" w:lineRule="auto"/>
      </w:pPr>
      <w:r>
        <w:rPr>
          <w:noProof/>
        </w:rPr>
        <w:drawing>
          <wp:inline distT="0" distB="0" distL="0" distR="0" wp14:anchorId="43B1C026" wp14:editId="1FCC870B">
            <wp:extent cx="5727700" cy="171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70"/>
      <w:r w:rsidRPr="00563380">
        <w:rPr>
          <w:b/>
          <w:bCs/>
        </w:rPr>
        <w:lastRenderedPageBreak/>
        <w:t>Figure 2</w:t>
      </w:r>
      <w:commentRangeEnd w:id="70"/>
      <w:r w:rsidR="00FF469F">
        <w:rPr>
          <w:rStyle w:val="CommentReference"/>
          <w:color w:val="auto"/>
          <w:lang w:val="en-US" w:eastAsia="en-US"/>
        </w:rPr>
        <w:commentReference w:id="70"/>
      </w:r>
    </w:p>
    <w:p w14:paraId="6DDC4281" w14:textId="60CA6BC7" w:rsidR="007C1E2B" w:rsidRPr="00563380" w:rsidRDefault="007C1E2B" w:rsidP="00DA1F7C">
      <w:pPr>
        <w:pStyle w:val="Default"/>
        <w:spacing w:before="120" w:after="120" w:line="360" w:lineRule="auto"/>
      </w:pPr>
      <w:r w:rsidRPr="00563380">
        <w:t xml:space="preserve">Yearly trend of (a) the average temperature (°C) between May </w:t>
      </w:r>
      <w:r w:rsidR="005E57B5">
        <w:t>2</w:t>
      </w:r>
      <w:r w:rsidR="005E57B5" w:rsidRPr="005E57B5">
        <w:rPr>
          <w:vertAlign w:val="superscript"/>
        </w:rPr>
        <w:t>nd</w:t>
      </w:r>
      <w:r w:rsidRPr="00563380">
        <w:t xml:space="preserve"> and July </w:t>
      </w:r>
      <w:r w:rsidR="005E57B5">
        <w:t>21</w:t>
      </w:r>
      <w:r w:rsidR="005E57B5" w:rsidRPr="005E57B5">
        <w:rPr>
          <w:vertAlign w:val="superscript"/>
        </w:rPr>
        <w:t>st</w:t>
      </w:r>
      <w:r w:rsidR="005E57B5">
        <w:t xml:space="preserve"> </w:t>
      </w:r>
      <w:r w:rsidRPr="00563380">
        <w:t>and (b) body mass (kg) of harvested 1.5-year-old Alpine chamois</w:t>
      </w:r>
      <w:r w:rsidR="00260BD9" w:rsidRPr="00563380">
        <w:t xml:space="preserve"> between 1992 and 2018</w:t>
      </w:r>
      <w:r w:rsidRPr="00563380">
        <w:t>.</w:t>
      </w:r>
      <w:r w:rsidR="0033046F">
        <w:t xml:space="preserve"> Plot (c) is showing the detrended relationship between the residuals of the body mass and of the temperature.</w:t>
      </w:r>
      <w:r w:rsidRPr="00563380">
        <w:t xml:space="preserve"> Each dot is one observation (darker dots </w:t>
      </w:r>
      <w:r w:rsidR="007E4233" w:rsidRPr="00563380">
        <w:t>representing</w:t>
      </w:r>
      <w:r w:rsidRPr="00563380">
        <w:t xml:space="preserve"> a higher number of observations</w:t>
      </w:r>
      <w:r w:rsidR="007E4233" w:rsidRPr="00563380">
        <w:t xml:space="preserve"> in (b)</w:t>
      </w:r>
      <w:r w:rsidRPr="00563380">
        <w:t>)</w:t>
      </w:r>
      <w:r w:rsidR="00716244">
        <w:t>;</w:t>
      </w:r>
      <w:r w:rsidRPr="00563380">
        <w:t xml:space="preserve"> </w:t>
      </w:r>
      <w:r w:rsidR="007E4233" w:rsidRPr="00563380">
        <w:t>f</w:t>
      </w:r>
      <w:r w:rsidRPr="00563380">
        <w:t>itted lines are shown with 95% confidence intervals (shaded areas).</w:t>
      </w:r>
    </w:p>
    <w:p w14:paraId="1FADE94F" w14:textId="61615DAB" w:rsidR="007C1E2B" w:rsidRDefault="00D31D1C" w:rsidP="00DA1F7C">
      <w:pPr>
        <w:pStyle w:val="Default"/>
        <w:spacing w:before="120" w:after="120" w:line="360" w:lineRule="auto"/>
      </w:pPr>
      <w:r>
        <w:rPr>
          <w:noProof/>
        </w:rPr>
        <w:drawing>
          <wp:inline distT="0" distB="0" distL="0" distR="0" wp14:anchorId="7693B3B6" wp14:editId="24993BFC">
            <wp:extent cx="2438400" cy="4267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267200"/>
                    </a:xfrm>
                    <a:prstGeom prst="rect">
                      <a:avLst/>
                    </a:prstGeom>
                  </pic:spPr>
                </pic:pic>
              </a:graphicData>
            </a:graphic>
          </wp:inline>
        </w:drawing>
      </w:r>
    </w:p>
    <w:p w14:paraId="6F53511E" w14:textId="2D543DDF" w:rsidR="006D4CD6" w:rsidRPr="00563380" w:rsidRDefault="006D4CD6" w:rsidP="00DA1F7C">
      <w:pPr>
        <w:pStyle w:val="Default"/>
        <w:spacing w:before="120" w:after="120" w:line="360" w:lineRule="auto"/>
      </w:pPr>
      <w:r>
        <w:rPr>
          <w:noProof/>
        </w:rPr>
        <w:lastRenderedPageBreak/>
        <w:drawing>
          <wp:inline distT="0" distB="0" distL="0" distR="0" wp14:anchorId="4B37801C" wp14:editId="202461F2">
            <wp:extent cx="4050567" cy="2893326"/>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2611" cy="2901929"/>
                    </a:xfrm>
                    <a:prstGeom prst="rect">
                      <a:avLst/>
                    </a:prstGeom>
                    <a:noFill/>
                    <a:ln>
                      <a:noFill/>
                    </a:ln>
                  </pic:spPr>
                </pic:pic>
              </a:graphicData>
            </a:graphic>
          </wp:inline>
        </w:drawing>
      </w:r>
    </w:p>
    <w:p w14:paraId="7B86E4C7" w14:textId="77777777" w:rsidR="000375DD" w:rsidRPr="00563380" w:rsidRDefault="000375DD" w:rsidP="00DA1F7C">
      <w:pPr>
        <w:pStyle w:val="Default"/>
        <w:spacing w:before="120" w:after="120" w:line="360" w:lineRule="auto"/>
      </w:pP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commentRangeStart w:id="71"/>
      <w:r w:rsidRPr="00563380">
        <w:rPr>
          <w:b/>
          <w:bCs/>
        </w:rPr>
        <w:t xml:space="preserve">Discussion </w:t>
      </w:r>
      <w:commentRangeEnd w:id="71"/>
      <w:r w:rsidR="00B931C5">
        <w:rPr>
          <w:rStyle w:val="CommentReference"/>
          <w:color w:val="auto"/>
          <w:lang w:val="en-US" w:eastAsia="en-US"/>
        </w:rPr>
        <w:commentReference w:id="71"/>
      </w:r>
    </w:p>
    <w:p w14:paraId="703931D8" w14:textId="61C02F65" w:rsidR="00274702" w:rsidRDefault="00EC10F3" w:rsidP="00DA1F7C">
      <w:pPr>
        <w:pStyle w:val="Default"/>
        <w:spacing w:before="120" w:after="120" w:line="360" w:lineRule="auto"/>
        <w:rPr>
          <w:ins w:id="72" w:author="Giulia Masoero" w:date="2023-04-20T13:07:00Z"/>
        </w:rPr>
      </w:pPr>
      <w:ins w:id="73" w:author="Giulia Masoero" w:date="2023-04-20T13:05:00Z">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ins>
      <w:del w:id="74" w:author="Giulia Masoero" w:date="2023-04-20T13:05:00Z">
        <w:r w:rsidR="008818E0" w:rsidRPr="00563380" w:rsidDel="00EC10F3">
          <w:delText xml:space="preserve">Here we aimed </w:delText>
        </w:r>
        <w:r w:rsidR="00590A82" w:rsidDel="00EC10F3">
          <w:delText>to investigate</w:delText>
        </w:r>
        <w:r w:rsidR="009B7190" w:rsidRPr="00563380" w:rsidDel="00EC10F3">
          <w:delText xml:space="preserve"> the change in body </w:delText>
        </w:r>
        <w:r w:rsidR="0033046F" w:rsidDel="00EC10F3">
          <w:delText>mass</w:delText>
        </w:r>
        <w:r w:rsidR="0033046F" w:rsidRPr="00563380" w:rsidDel="00EC10F3">
          <w:delText xml:space="preserve"> </w:delText>
        </w:r>
        <w:r w:rsidR="009B7190" w:rsidRPr="00563380" w:rsidDel="00EC10F3">
          <w:delText xml:space="preserve">of </w:delText>
        </w:r>
        <w:r w:rsidR="00684083" w:rsidDel="00EC10F3">
          <w:delText>yearling</w:delText>
        </w:r>
        <w:r w:rsidR="009B7190" w:rsidRPr="00563380" w:rsidDel="00EC10F3">
          <w:delText xml:space="preserve"> Alpine chamois in relation to warming temperatures. </w:delText>
        </w:r>
      </w:del>
      <w:r w:rsidR="006D64FA">
        <w:t>O</w:t>
      </w:r>
      <w:r w:rsidR="006D64FA" w:rsidRPr="00563380">
        <w:t>ur results indicated a decrease in body mass</w:t>
      </w:r>
      <w:r w:rsidR="006D64FA">
        <w:t xml:space="preserve"> of almost 3kg</w:t>
      </w:r>
      <w:r w:rsidR="006D64FA" w:rsidRPr="00563380">
        <w:t xml:space="preserve"> </w:t>
      </w:r>
      <w:commentRangeStart w:id="75"/>
      <w:commentRangeEnd w:id="75"/>
      <w:r w:rsidR="006D64FA">
        <w:rPr>
          <w:rStyle w:val="CommentReference"/>
          <w:color w:val="auto"/>
          <w:lang w:val="en-US" w:eastAsia="en-US"/>
        </w:rPr>
        <w:commentReference w:id="75"/>
      </w:r>
      <w:r w:rsidR="006D64FA" w:rsidRPr="00563380">
        <w:t>and an increase in the mean ambient temperature</w:t>
      </w:r>
      <w:r w:rsidR="006D64FA">
        <w:t xml:space="preserve"> of ca. 1.7°C</w:t>
      </w:r>
      <w:r w:rsidR="006D64FA" w:rsidRPr="00563380">
        <w:t xml:space="preserve"> </w:t>
      </w:r>
      <w:r w:rsidR="006D64FA">
        <w:t>between late spring and early summer</w:t>
      </w:r>
      <w:r w:rsidR="006D64FA" w:rsidRPr="00563380">
        <w:t xml:space="preserve"> during the 27 years of this study (1992-2018)</w:t>
      </w:r>
      <w:ins w:id="76" w:author="Giulia Masoero" w:date="2023-04-20T13:05:00Z">
        <w:r>
          <w:t>, supporting what f</w:t>
        </w:r>
      </w:ins>
      <w:ins w:id="77" w:author="Giulia Masoero" w:date="2023-04-20T13:06:00Z">
        <w:r>
          <w:t>ound in</w:t>
        </w:r>
        <w:r w:rsidRPr="00EC10F3">
          <w:t xml:space="preserve"> </w:t>
        </w:r>
        <w:r w:rsidRPr="00563380">
          <w:t xml:space="preserve">adults and </w:t>
        </w:r>
        <w:r>
          <w:t>yearling</w:t>
        </w:r>
        <w:r w:rsidRPr="00563380">
          <w:t xml:space="preserve">s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ins>
      <w:r w:rsidR="006D64FA" w:rsidRPr="00563380">
        <w:t>.</w:t>
      </w:r>
      <w:r w:rsidR="006D64FA">
        <w:t xml:space="preserve"> </w:t>
      </w:r>
      <w:ins w:id="78" w:author="Giulia Masoero" w:date="2023-04-20T13:04:00Z">
        <w:r w:rsidRPr="00563380">
          <w:t xml:space="preserve">With this study, we make a further step </w:t>
        </w:r>
        <w:r>
          <w:t xml:space="preserve">by </w:t>
        </w:r>
      </w:ins>
      <w:del w:id="79" w:author="Giulia Masoero" w:date="2023-04-20T13:04:00Z">
        <w:r w:rsidR="009B7190" w:rsidRPr="00563380" w:rsidDel="00EC10F3">
          <w:delText xml:space="preserve">Our analyses </w:delText>
        </w:r>
      </w:del>
      <w:del w:id="80" w:author="Giulia Masoero" w:date="2023-04-20T13:07:00Z">
        <w:r w:rsidR="009B7190" w:rsidRPr="00563380" w:rsidDel="00EC10F3">
          <w:delText>identifi</w:delText>
        </w:r>
      </w:del>
      <w:ins w:id="81" w:author="Giulia Masoero" w:date="2023-04-20T13:07:00Z">
        <w:r w:rsidR="00274702">
          <w:t xml:space="preserve">assessing that </w:t>
        </w:r>
        <w:r w:rsidR="00274702" w:rsidRPr="00563380">
          <w:t>the temperatures</w:t>
        </w:r>
      </w:ins>
      <w:ins w:id="82" w:author="Giulia Masoero" w:date="2023-04-20T13:08:00Z">
        <w:r w:rsidR="00274702">
          <w:t xml:space="preserve"> </w:t>
        </w:r>
        <w:r w:rsidR="00274702" w:rsidRPr="00563380">
          <w:t xml:space="preserve">during </w:t>
        </w:r>
        <w:r w:rsidR="00274702">
          <w:t>late spring and early summer</w:t>
        </w:r>
      </w:ins>
      <w:ins w:id="83" w:author="Giulia Masoero" w:date="2023-04-20T13:07:00Z">
        <w:r w:rsidR="00274702" w:rsidRPr="00563380">
          <w:t xml:space="preserve"> around </w:t>
        </w:r>
        <w:r w:rsidR="00274702">
          <w:t>c</w:t>
        </w:r>
        <w:r w:rsidR="00274702" w:rsidRPr="00563380">
          <w:t xml:space="preserve">hamois birth </w:t>
        </w:r>
      </w:ins>
      <w:ins w:id="84" w:author="Giulia Masoero" w:date="2023-04-20T13:08:00Z">
        <w:r w:rsidR="00274702">
          <w:t>and lactation</w:t>
        </w:r>
      </w:ins>
      <w:ins w:id="85" w:author="Giulia Masoero" w:date="2023-04-20T13:07:00Z">
        <w:r w:rsidR="00274702" w:rsidRPr="00563380">
          <w:t xml:space="preserve"> </w:t>
        </w:r>
        <w:r w:rsidR="00274702">
          <w:t xml:space="preserve">and when they are 1 year </w:t>
        </w:r>
      </w:ins>
      <w:ins w:id="86" w:author="Giulia Masoero" w:date="2023-04-20T13:08:00Z">
        <w:r w:rsidR="00274702">
          <w:t>of age</w:t>
        </w:r>
      </w:ins>
      <w:ins w:id="87" w:author="Giulia Masoero" w:date="2023-04-20T13:07:00Z">
        <w:r w:rsidR="00274702">
          <w:t xml:space="preserve">, </w:t>
        </w:r>
        <w:r w:rsidR="00274702" w:rsidRPr="00563380">
          <w:t>are crucial for the development of individuals</w:t>
        </w:r>
        <w:r w:rsidR="00274702">
          <w:t>.</w:t>
        </w:r>
      </w:ins>
      <w:ins w:id="88" w:author="Giulia Masoero" w:date="2023-04-20T13:09:00Z">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that spring-summer temperatures are more </w:t>
        </w:r>
        <w:r w:rsidR="00274702">
          <w:rPr>
            <w:color w:val="auto"/>
          </w:rPr>
          <w:t>critical</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ins>
      <w:ins w:id="89" w:author="Giulia Masoero" w:date="2023-04-20T13:10:00Z">
        <w:r w:rsidR="00274702">
          <w:rPr>
            <w:color w:val="auto"/>
          </w:rPr>
          <w:t>,</w:t>
        </w:r>
      </w:ins>
      <w:ins w:id="90" w:author="Giulia Masoero" w:date="2023-04-20T13:09:00Z">
        <w:r w:rsidR="00274702">
          <w:rPr>
            <w:color w:val="auto"/>
          </w:rPr>
          <w:t xml:space="preserve"> but </w:t>
        </w:r>
      </w:ins>
      <w:ins w:id="91" w:author="Giulia Masoero" w:date="2023-04-20T13:10:00Z">
        <w:r w:rsidR="00274702" w:rsidRPr="00563380">
          <w:t>make a further step by revealing that the critical period for chamois growth</w:t>
        </w:r>
      </w:ins>
      <w:ins w:id="92" w:author="Giulia Masoero" w:date="2023-04-20T13:09:00Z">
        <w:r w:rsidR="00274702" w:rsidRPr="00563380">
          <w:rPr>
            <w:color w:val="auto"/>
          </w:rPr>
          <w:t>.</w:t>
        </w:r>
      </w:ins>
    </w:p>
    <w:p w14:paraId="7D0D43BA" w14:textId="646182B1" w:rsidR="00213D7D" w:rsidRPr="00563380" w:rsidDel="00274702" w:rsidRDefault="009B7190" w:rsidP="00DA1F7C">
      <w:pPr>
        <w:pStyle w:val="Default"/>
        <w:spacing w:before="120" w:after="120" w:line="360" w:lineRule="auto"/>
        <w:rPr>
          <w:del w:id="93" w:author="Giulia Masoero" w:date="2023-04-20T13:10:00Z"/>
        </w:rPr>
        <w:pPrChange w:id="94" w:author="Giulia Masoero" w:date="2023-05-04T16:29:00Z">
          <w:pPr>
            <w:pStyle w:val="Default"/>
            <w:spacing w:before="120" w:after="120" w:line="360" w:lineRule="auto"/>
          </w:pPr>
        </w:pPrChange>
      </w:pPr>
      <w:del w:id="95" w:author="Giulia Masoero" w:date="2023-04-20T13:04:00Z">
        <w:r w:rsidRPr="00563380" w:rsidDel="00EC10F3">
          <w:delText>ed</w:delText>
        </w:r>
      </w:del>
      <w:del w:id="96" w:author="Giulia Masoero" w:date="2023-04-20T13:10:00Z">
        <w:r w:rsidR="00D31D1C" w:rsidDel="00274702">
          <w:delText xml:space="preserve"> two</w:delText>
        </w:r>
        <w:r w:rsidR="00360FCD" w:rsidRPr="00563380" w:rsidDel="00274702">
          <w:delText xml:space="preserve"> 2-month </w:delText>
        </w:r>
        <w:r w:rsidRPr="00563380" w:rsidDel="00274702">
          <w:delText>window</w:delText>
        </w:r>
        <w:r w:rsidR="00A21711" w:rsidDel="00274702">
          <w:delText>s</w:delText>
        </w:r>
        <w:r w:rsidR="00360FCD" w:rsidRPr="00563380" w:rsidDel="00274702">
          <w:delText xml:space="preserve"> during </w:delText>
        </w:r>
        <w:r w:rsidR="00D31D1C" w:rsidDel="00274702">
          <w:delText>late spring and early summer</w:delText>
        </w:r>
        <w:r w:rsidR="00360FCD" w:rsidRPr="00563380" w:rsidDel="00274702">
          <w:delText xml:space="preserve"> of the </w:delText>
        </w:r>
        <w:r w:rsidR="00D31D1C" w:rsidDel="00274702">
          <w:delText>birth</w:delText>
        </w:r>
        <w:r w:rsidR="00360FCD" w:rsidRPr="00563380" w:rsidDel="00274702">
          <w:delText xml:space="preserve"> year</w:delText>
        </w:r>
        <w:r w:rsidR="00D31D1C" w:rsidDel="00274702">
          <w:delText xml:space="preserve"> and of the harvest year</w:delText>
        </w:r>
        <w:r w:rsidRPr="00563380" w:rsidDel="00274702">
          <w:delText xml:space="preserve"> as the most </w:delText>
        </w:r>
        <w:r w:rsidR="00807A4B" w:rsidDel="00274702">
          <w:delText>influential</w:delText>
        </w:r>
        <w:r w:rsidR="00807A4B" w:rsidRPr="00563380" w:rsidDel="00274702">
          <w:delText xml:space="preserve"> </w:delText>
        </w:r>
        <w:r w:rsidRPr="00563380" w:rsidDel="00274702">
          <w:delText>period</w:delText>
        </w:r>
        <w:r w:rsidR="00D31D1C" w:rsidDel="00274702">
          <w:delText>s</w:delText>
        </w:r>
        <w:r w:rsidRPr="00563380" w:rsidDel="00274702">
          <w:delText xml:space="preserve"> </w:delText>
        </w:r>
        <w:r w:rsidR="00D31D1C" w:rsidDel="00274702">
          <w:delText xml:space="preserve">for </w:delText>
        </w:r>
        <w:r w:rsidRPr="00563380" w:rsidDel="00274702">
          <w:delText xml:space="preserve">determining the body </w:delText>
        </w:r>
        <w:r w:rsidR="0033046F" w:rsidDel="00274702">
          <w:delText>mass</w:delText>
        </w:r>
        <w:r w:rsidR="0033046F" w:rsidRPr="00563380" w:rsidDel="00274702">
          <w:delText xml:space="preserve"> </w:delText>
        </w:r>
        <w:r w:rsidRPr="00563380" w:rsidDel="00274702">
          <w:delText>at 1.5 years of age.</w:delText>
        </w:r>
        <w:r w:rsidR="00360FCD" w:rsidRPr="00563380" w:rsidDel="00274702">
          <w:delText xml:space="preserve"> </w:delText>
        </w:r>
      </w:del>
      <w:del w:id="97" w:author="Giulia Masoero" w:date="2023-04-20T13:04:00Z">
        <w:r w:rsidR="006D64FA" w:rsidDel="00EC10F3">
          <w:delText>Lastly, w</w:delText>
        </w:r>
        <w:commentRangeStart w:id="98"/>
        <w:r w:rsidR="001A49AF" w:rsidRPr="00563380" w:rsidDel="00EC10F3">
          <w:delText xml:space="preserve">e </w:delText>
        </w:r>
        <w:r w:rsidR="00512DC8" w:rsidDel="00EC10F3">
          <w:delText xml:space="preserve">also </w:delText>
        </w:r>
        <w:r w:rsidR="001A49AF" w:rsidRPr="00563380" w:rsidDel="00EC10F3">
          <w:delText xml:space="preserve">found that chamois </w:delText>
        </w:r>
        <w:r w:rsidR="00CD4E89" w:rsidRPr="00563380" w:rsidDel="00EC10F3">
          <w:delText>harvested</w:delText>
        </w:r>
        <w:r w:rsidR="001A49AF" w:rsidRPr="00563380" w:rsidDel="00EC10F3">
          <w:delText xml:space="preserve"> at higher elevations were </w:delText>
        </w:r>
        <w:r w:rsidR="00590A82" w:rsidDel="00EC10F3">
          <w:delText>heavier</w:delText>
        </w:r>
        <w:r w:rsidR="001A49AF" w:rsidRPr="00563380" w:rsidDel="00EC10F3">
          <w:delText xml:space="preserve"> than the ones at lower elevations</w:delText>
        </w:r>
        <w:r w:rsidR="006D64FA" w:rsidDel="00EC10F3">
          <w:delText xml:space="preserve"> and</w:delText>
        </w:r>
        <w:commentRangeEnd w:id="98"/>
        <w:r w:rsidR="00F42891" w:rsidDel="00EC10F3">
          <w:rPr>
            <w:rStyle w:val="CommentReference"/>
            <w:color w:val="auto"/>
            <w:lang w:val="en-US" w:eastAsia="en-US"/>
          </w:rPr>
          <w:commentReference w:id="98"/>
        </w:r>
        <w:r w:rsidR="00213061" w:rsidRPr="00563380" w:rsidDel="00EC10F3">
          <w:delText xml:space="preserve"> showed sexual dimorphism in </w:delText>
        </w:r>
        <w:r w:rsidR="0033046F" w:rsidDel="00EC10F3">
          <w:delText>mass</w:delText>
        </w:r>
        <w:r w:rsidR="0033046F" w:rsidRPr="00563380" w:rsidDel="00EC10F3">
          <w:delText xml:space="preserve"> </w:delText>
        </w:r>
        <w:r w:rsidR="00213061" w:rsidRPr="00563380" w:rsidDel="00EC10F3">
          <w:delText xml:space="preserve">already apparent in </w:delText>
        </w:r>
        <w:r w:rsidR="00684083" w:rsidDel="00EC10F3">
          <w:delText>yearling</w:delText>
        </w:r>
        <w:r w:rsidR="00213061" w:rsidRPr="00563380" w:rsidDel="00EC10F3">
          <w:delText>s.</w:delText>
        </w:r>
      </w:del>
    </w:p>
    <w:p w14:paraId="436BD12D" w14:textId="7BDADA7F" w:rsidR="00A404C4" w:rsidRPr="00563380" w:rsidDel="00274702" w:rsidRDefault="00F4048D" w:rsidP="00DA1F7C">
      <w:pPr>
        <w:pStyle w:val="Default"/>
        <w:spacing w:before="120" w:after="120" w:line="360" w:lineRule="auto"/>
        <w:ind w:firstLine="426"/>
        <w:rPr>
          <w:del w:id="99" w:author="Giulia Masoero" w:date="2023-04-20T13:10:00Z"/>
        </w:rPr>
        <w:pPrChange w:id="100" w:author="Giulia Masoero" w:date="2023-05-04T16:29:00Z">
          <w:pPr>
            <w:pStyle w:val="Default"/>
            <w:spacing w:before="120" w:after="120" w:line="360" w:lineRule="auto"/>
            <w:ind w:firstLine="426"/>
          </w:pPr>
        </w:pPrChange>
      </w:pPr>
      <w:del w:id="101" w:author="Giulia Masoero" w:date="2023-04-20T13:10:00Z">
        <w:r w:rsidRPr="00563380" w:rsidDel="00274702">
          <w:delText xml:space="preserve">Here we showed a marked </w:delText>
        </w:r>
        <w:r w:rsidR="00780954" w:rsidDel="00274702">
          <w:delText>decrease in body mass of yearling chamois in relationship to</w:delText>
        </w:r>
        <w:r w:rsidRPr="00563380" w:rsidDel="00274702">
          <w:delText xml:space="preserve"> </w:delText>
        </w:r>
        <w:r w:rsidR="00780954" w:rsidDel="00274702">
          <w:delText xml:space="preserve">an increase </w:delText>
        </w:r>
        <w:r w:rsidRPr="00563380" w:rsidDel="00274702">
          <w:delText xml:space="preserve">temperature during a critical </w:delText>
        </w:r>
        <w:r w:rsidR="00590A82" w:rsidDel="00274702">
          <w:delText>time</w:delText>
        </w:r>
        <w:r w:rsidRPr="00563380" w:rsidDel="00274702">
          <w:delText xml:space="preserve"> for </w:delText>
        </w:r>
        <w:r w:rsidR="00780954" w:rsidDel="00274702">
          <w:delText>their</w:delText>
        </w:r>
        <w:r w:rsidRPr="00563380" w:rsidDel="00274702">
          <w:delText xml:space="preserve"> growth. Previous studies have </w:delText>
        </w:r>
        <w:r w:rsidR="00590A82" w:rsidDel="00274702">
          <w:delText xml:space="preserve">reported a negative temporal trend in the body </w:delText>
        </w:r>
        <w:r w:rsidR="0033046F" w:rsidDel="00274702">
          <w:delText xml:space="preserve">mass </w:delText>
        </w:r>
        <w:r w:rsidR="00590A82" w:rsidDel="00274702">
          <w:delText xml:space="preserve">of </w:delText>
        </w:r>
        <w:r w:rsidR="007C45DE" w:rsidDel="00274702">
          <w:delText>A</w:delText>
        </w:r>
        <w:r w:rsidR="00590A82" w:rsidDel="00274702">
          <w:delText xml:space="preserve">lpine chamois in relation to the rising temperatures </w:delText>
        </w:r>
        <w:r w:rsidRPr="00563380" w:rsidDel="00274702">
          <w:delText xml:space="preserve">in adults and </w:delText>
        </w:r>
        <w:r w:rsidR="00684083" w:rsidDel="00274702">
          <w:delText>yearling</w:delText>
        </w:r>
        <w:r w:rsidRPr="00563380" w:rsidDel="00274702">
          <w:delText xml:space="preserve">s </w:delText>
        </w:r>
        <w:r w:rsidRPr="00563380" w:rsidDel="00274702">
          <w:fldChar w:fldCharType="begin"/>
        </w:r>
        <w:r w:rsidR="00264B62" w:rsidDel="00274702">
          <w:del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Pr="00563380" w:rsidDel="00274702">
          <w:fldChar w:fldCharType="separate"/>
        </w:r>
        <w:r w:rsidR="00264B62" w:rsidDel="00274702">
          <w:rPr>
            <w:noProof/>
          </w:rPr>
          <w:delText>[16,21,22]</w:delText>
        </w:r>
        <w:r w:rsidRPr="00563380" w:rsidDel="00274702">
          <w:fldChar w:fldCharType="end"/>
        </w:r>
        <w:r w:rsidRPr="00563380" w:rsidDel="00274702">
          <w:delText>.</w:delText>
        </w:r>
        <w:r w:rsidR="00D003FA" w:rsidDel="00274702">
          <w:delText xml:space="preserve"> </w:delText>
        </w:r>
        <w:r w:rsidR="00D003FA" w:rsidDel="00274702">
          <w:rPr>
            <w:color w:val="auto"/>
          </w:rPr>
          <w:delText>O</w:delText>
        </w:r>
        <w:r w:rsidR="00D003FA" w:rsidRPr="00563380" w:rsidDel="00274702">
          <w:rPr>
            <w:color w:val="auto"/>
          </w:rPr>
          <w:delText>ur study supports th</w:delText>
        </w:r>
        <w:r w:rsidR="00D003FA" w:rsidDel="00274702">
          <w:rPr>
            <w:color w:val="auto"/>
          </w:rPr>
          <w:delText>e</w:delText>
        </w:r>
        <w:r w:rsidR="00D003FA" w:rsidRPr="00563380" w:rsidDel="00274702">
          <w:rPr>
            <w:color w:val="auto"/>
          </w:rPr>
          <w:delText xml:space="preserve"> hypothesis</w:delText>
        </w:r>
        <w:r w:rsidR="00D003FA" w:rsidRPr="00563380" w:rsidDel="00274702">
          <w:rPr>
            <w:color w:val="auto"/>
          </w:rPr>
          <w:delText xml:space="preserve"> </w:delText>
        </w:r>
        <w:r w:rsidR="00D003FA" w:rsidRPr="00563380" w:rsidDel="00274702">
          <w:rPr>
            <w:color w:val="auto"/>
          </w:rPr>
          <w:delText xml:space="preserve">that spring-summer temperatures are more </w:delText>
        </w:r>
        <w:r w:rsidR="00D003FA" w:rsidDel="00274702">
          <w:rPr>
            <w:color w:val="auto"/>
          </w:rPr>
          <w:delText>critical</w:delText>
        </w:r>
        <w:r w:rsidR="00D003FA" w:rsidRPr="00563380" w:rsidDel="00274702">
          <w:rPr>
            <w:color w:val="auto"/>
          </w:rPr>
          <w:delText xml:space="preserve"> than winter temperatures </w:delText>
        </w:r>
        <w:r w:rsidR="00D003FA" w:rsidDel="00274702">
          <w:rPr>
            <w:color w:val="auto"/>
          </w:rPr>
          <w:delText>regarding</w:delText>
        </w:r>
        <w:r w:rsidR="00D003FA" w:rsidRPr="00563380" w:rsidDel="00274702">
          <w:rPr>
            <w:color w:val="auto"/>
          </w:rPr>
          <w:delText xml:space="preserve"> phenotypic changes in seasonal environments </w:delText>
        </w:r>
        <w:r w:rsidR="00D003FA" w:rsidRPr="00563380" w:rsidDel="00274702">
          <w:rPr>
            <w:color w:val="auto"/>
          </w:rPr>
          <w:fldChar w:fldCharType="begin"/>
        </w:r>
        <w:r w:rsidR="0099637C" w:rsidDel="00274702">
          <w:rPr>
            <w:color w:val="auto"/>
          </w:rPr>
          <w:del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delInstrText>
        </w:r>
        <w:r w:rsidR="00D003FA" w:rsidRPr="00563380" w:rsidDel="00274702">
          <w:rPr>
            <w:color w:val="auto"/>
          </w:rPr>
          <w:fldChar w:fldCharType="separate"/>
        </w:r>
        <w:r w:rsidR="0099637C" w:rsidDel="00274702">
          <w:rPr>
            <w:color w:val="auto"/>
          </w:rPr>
          <w:delText>[11,38]</w:delText>
        </w:r>
        <w:r w:rsidR="00D003FA" w:rsidRPr="00563380" w:rsidDel="00274702">
          <w:rPr>
            <w:color w:val="auto"/>
          </w:rPr>
          <w:fldChar w:fldCharType="end"/>
        </w:r>
        <w:r w:rsidR="00D003FA" w:rsidRPr="00563380" w:rsidDel="00274702">
          <w:rPr>
            <w:color w:val="auto"/>
          </w:rPr>
          <w:delText xml:space="preserve">. </w:delText>
        </w:r>
        <w:r w:rsidR="00D003FA" w:rsidDel="00274702">
          <w:delText xml:space="preserve">We also show </w:delText>
        </w:r>
        <w:r w:rsidR="00D003FA" w:rsidRPr="00563380" w:rsidDel="00274702">
          <w:delText xml:space="preserve">that the temperatures around </w:delText>
        </w:r>
        <w:r w:rsidR="00D003FA" w:rsidDel="00274702">
          <w:delText>c</w:delText>
        </w:r>
        <w:r w:rsidR="00D003FA" w:rsidRPr="00563380" w:rsidDel="00274702">
          <w:delText>hamois birth (9</w:delText>
        </w:r>
        <w:r w:rsidR="00D003FA" w:rsidRPr="00563380" w:rsidDel="00274702">
          <w:rPr>
            <w:vertAlign w:val="superscript"/>
          </w:rPr>
          <w:delText>th</w:delText>
        </w:r>
        <w:r w:rsidR="00D003FA" w:rsidRPr="00563380" w:rsidDel="00274702">
          <w:delText xml:space="preserve"> of May </w:delText>
        </w:r>
        <w:r w:rsidR="00D003FA" w:rsidDel="00274702">
          <w:delText xml:space="preserve">- </w:delText>
        </w:r>
        <w:r w:rsidR="00D003FA" w:rsidRPr="00563380" w:rsidDel="00274702">
          <w:delText>2</w:delText>
        </w:r>
        <w:r w:rsidR="00D003FA" w:rsidRPr="00563380" w:rsidDel="00274702">
          <w:rPr>
            <w:vertAlign w:val="superscript"/>
          </w:rPr>
          <w:delText>nd</w:delText>
        </w:r>
        <w:r w:rsidR="00D003FA" w:rsidRPr="00563380" w:rsidDel="00274702">
          <w:delText xml:space="preserve"> of July) </w:delText>
        </w:r>
        <w:r w:rsidR="00D003FA" w:rsidDel="00274702">
          <w:delText>and when they are 1 year old</w:delText>
        </w:r>
        <w:r w:rsidR="00D003FA" w:rsidRPr="00863E99" w:rsidDel="00274702">
          <w:delText xml:space="preserve"> </w:delText>
        </w:r>
        <w:r w:rsidR="00D003FA" w:rsidRPr="00563380" w:rsidDel="00274702">
          <w:delText>(</w:delText>
        </w:r>
        <w:r w:rsidR="00D003FA" w:rsidDel="00274702">
          <w:delText xml:space="preserve"> </w:delText>
        </w:r>
        <w:r w:rsidR="00D003FA" w:rsidRPr="00563380" w:rsidDel="00274702">
          <w:delText>2</w:delText>
        </w:r>
        <w:r w:rsidR="00D003FA" w:rsidRPr="00563380" w:rsidDel="00274702">
          <w:rPr>
            <w:vertAlign w:val="superscript"/>
          </w:rPr>
          <w:delText>nd</w:delText>
        </w:r>
        <w:r w:rsidR="00D003FA" w:rsidRPr="00563380" w:rsidDel="00274702">
          <w:delText xml:space="preserve"> of May </w:delText>
        </w:r>
        <w:r w:rsidR="00D003FA" w:rsidDel="00274702">
          <w:delText>-21</w:delText>
        </w:r>
        <w:r w:rsidR="00D003FA" w:rsidRPr="00863E99" w:rsidDel="00274702">
          <w:rPr>
            <w:vertAlign w:val="superscript"/>
          </w:rPr>
          <w:delText>st</w:delText>
        </w:r>
        <w:r w:rsidR="00D003FA" w:rsidDel="00274702">
          <w:delText xml:space="preserve"> </w:delText>
        </w:r>
        <w:r w:rsidR="00D003FA" w:rsidRPr="00563380" w:rsidDel="00274702">
          <w:delText>of July)</w:delText>
        </w:r>
        <w:r w:rsidR="00D003FA" w:rsidDel="00274702">
          <w:delText xml:space="preserve">, </w:delText>
        </w:r>
        <w:r w:rsidR="00D003FA" w:rsidRPr="00563380" w:rsidDel="00274702">
          <w:delText>are crucial for the development of individuals</w:delText>
        </w:r>
        <w:r w:rsidR="00D003FA" w:rsidDel="00274702">
          <w:delText>.</w:delText>
        </w:r>
        <w:r w:rsidRPr="00563380" w:rsidDel="00274702">
          <w:delText xml:space="preserve"> </w:delText>
        </w:r>
        <w:commentRangeStart w:id="102"/>
        <w:r w:rsidRPr="00563380" w:rsidDel="00274702">
          <w:delText xml:space="preserve">With this study, we </w:delText>
        </w:r>
        <w:r w:rsidR="00D003FA" w:rsidDel="00274702">
          <w:delText>therefore</w:delText>
        </w:r>
        <w:r w:rsidRPr="00563380" w:rsidDel="00274702">
          <w:delText xml:space="preserve"> make a further step by revealing that the critical period for chamois growth is during lactation and by suggesting that climatic conditions, and therefore forage availability and quality, when chamois </w:delText>
        </w:r>
        <w:r w:rsidR="000D3C8B" w:rsidDel="00274702">
          <w:delText xml:space="preserve">mothers </w:delText>
        </w:r>
        <w:r w:rsidR="00CF698F" w:rsidDel="00274702">
          <w:delText>lactate</w:delText>
        </w:r>
        <w:r w:rsidRPr="00563380" w:rsidDel="00274702">
          <w:delText xml:space="preserve"> are fundamental </w:delText>
        </w:r>
        <w:r w:rsidR="000D3C8B" w:rsidDel="00274702">
          <w:delText>for</w:delText>
        </w:r>
        <w:r w:rsidR="009A36E8" w:rsidDel="00274702">
          <w:delText xml:space="preserve"> the</w:delText>
        </w:r>
        <w:r w:rsidRPr="00563380" w:rsidDel="00274702">
          <w:delText xml:space="preserve"> development of young ungulates.</w:delText>
        </w:r>
        <w:commentRangeEnd w:id="102"/>
        <w:r w:rsidR="00543B75" w:rsidDel="00274702">
          <w:rPr>
            <w:rStyle w:val="CommentReference"/>
            <w:color w:val="auto"/>
            <w:lang w:val="en-US" w:eastAsia="en-US"/>
          </w:rPr>
          <w:commentReference w:id="102"/>
        </w:r>
      </w:del>
    </w:p>
    <w:p w14:paraId="440A80C7" w14:textId="556E7733" w:rsidR="00213D7D" w:rsidRPr="000F3688" w:rsidRDefault="00A404C4" w:rsidP="00DA1F7C">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by influencing the phenology of the plants they feed upon</w:t>
      </w:r>
      <w:r w:rsidR="000F3688">
        <w:t>,</w:t>
      </w:r>
      <w:r w:rsidRPr="00563380">
        <w:t xml:space="preserve"> </w:t>
      </w:r>
      <w:r w:rsidR="009A3E5E" w:rsidRPr="00563380">
        <w:t>births of chamois no longer coincide with the highest peak of vegetation growth</w:t>
      </w:r>
      <w:r w:rsidR="00213061" w:rsidRPr="00563380">
        <w:t xml:space="preserve"> </w:t>
      </w:r>
      <w:r w:rsidR="000F3688" w:rsidRPr="00563380">
        <w:t>as a result of the rising temperatures</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 xml:space="preserve">adaptation to this change is unlikely, as annual birth peaks of herbivores are mainly </w:t>
      </w:r>
      <w:r w:rsidR="00213D7D" w:rsidRPr="00563380">
        <w:lastRenderedPageBreak/>
        <w:t>influenced by the length of days, not by the availability of resources</w:t>
      </w:r>
      <w:r w:rsidR="00AF3556" w:rsidRPr="00563380">
        <w:t xml:space="preserve"> </w:t>
      </w:r>
      <w:r w:rsidR="00AF3556" w:rsidRPr="00563380">
        <w:fldChar w:fldCharType="begin"/>
      </w:r>
      <w:r w:rsidR="0099637C">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99637C">
        <w:t>[40]</w:t>
      </w:r>
      <w:r w:rsidR="00AF3556" w:rsidRPr="00563380">
        <w:fldChar w:fldCharType="end"/>
      </w:r>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 xml:space="preserve">ambient temperatur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heat 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growth of the offspring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780954">
        <w:rPr>
          <w:color w:val="auto"/>
        </w:rPr>
        <w:t>Indeed</w:t>
      </w:r>
      <w:r w:rsidR="000F3688">
        <w:rPr>
          <w:color w:val="auto"/>
        </w:rPr>
        <w:t xml:space="preserve"> </w:t>
      </w:r>
      <w:r w:rsidR="000F3688" w:rsidRPr="00563380">
        <w:rPr>
          <w:color w:val="auto"/>
        </w:rPr>
        <w:t xml:space="preserve">ambient temperatur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F3688" w:rsidRPr="00563380">
        <w:rPr>
          <w:color w:val="auto"/>
        </w:rPr>
        <w:t>.</w:t>
      </w:r>
      <w:r w:rsidR="000F3688" w:rsidRPr="000F3688">
        <w:t xml:space="preserve"> </w:t>
      </w:r>
      <w:r w:rsidR="000F3688">
        <w:t>A</w:t>
      </w:r>
      <w:r w:rsidR="000F3688" w:rsidRPr="00563380">
        <w:t>n increase in temperature and humidity has a negative effect on 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Furthermore, climate change can also affect milk composition, with a significant decline in milk protein and fat content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2A50DFA9" w14:textId="4BCCE65A" w:rsidR="00FF283F" w:rsidRPr="00563380" w:rsidRDefault="00EB6C89" w:rsidP="00DA1F7C">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r w:rsidRPr="00563380">
        <w:t xml:space="preserve">At high altitudes, in particular, a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or eat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Indeed, our results are consistent with previous results, as they show that </w:t>
      </w:r>
      <w:r w:rsidR="00684083">
        <w:t>yearling</w:t>
      </w:r>
      <w:r w:rsidRPr="00563380">
        <w:t xml:space="preserve"> chamois who were harvested </w:t>
      </w:r>
      <w:r w:rsidR="00863E99">
        <w:t>at</w:t>
      </w:r>
      <w:r w:rsidRPr="00563380">
        <w:t xml:space="preserve"> higher elevations, and thus, colder environments, have higher body mass than the ones living in lower elevations. </w:t>
      </w:r>
      <w:commentRangeStart w:id="103"/>
      <w:r w:rsidR="00FE5F4E">
        <w:rPr>
          <w:color w:val="auto"/>
        </w:rPr>
        <w:t>Nonetheless</w:t>
      </w:r>
      <w:r w:rsidR="00863E99" w:rsidRPr="00563380">
        <w:rPr>
          <w:color w:val="auto"/>
        </w:rPr>
        <w:t xml:space="preserve">, </w:t>
      </w:r>
      <w:r w:rsidR="00863E99" w:rsidRPr="00563380">
        <w:t xml:space="preserve">the survival chances of large individuals are better than that of smaller ones in harsh wintering conditions such as those found at high latitudes and elevations when food is scarce or unavailable </w:t>
      </w:r>
      <w:r w:rsidR="00863E99" w:rsidRPr="00563380">
        <w:fldChar w:fldCharType="begin"/>
      </w:r>
      <w:r w:rsidR="0099637C">
        <w:instrText xml:space="preserve"> ADDIN ZOTERO_ITEM CSL_CITATION {"citationID":"ldVYjpcQ","properties":{"formattedCitation":"[15,49]","plainCitation":"[15,49]","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00863E99" w:rsidRPr="00563380">
        <w:fldChar w:fldCharType="separate"/>
      </w:r>
      <w:r w:rsidR="0099637C">
        <w:rPr>
          <w:noProof/>
        </w:rPr>
        <w:t>[15,49]</w:t>
      </w:r>
      <w:r w:rsidR="00863E99" w:rsidRPr="00563380">
        <w:fldChar w:fldCharType="end"/>
      </w:r>
      <w:r w:rsidR="00FE5F4E">
        <w:t xml:space="preserve">. </w:t>
      </w:r>
      <w:commentRangeEnd w:id="103"/>
      <w:r w:rsidR="00D458D7">
        <w:rPr>
          <w:rStyle w:val="CommentReference"/>
          <w:color w:val="auto"/>
          <w:lang w:val="en-US" w:eastAsia="en-US"/>
        </w:rPr>
        <w:commentReference w:id="103"/>
      </w:r>
      <w:r w:rsidR="00FE5F4E">
        <w:t xml:space="preserve">While </w:t>
      </w:r>
      <w:r w:rsidR="00863E99" w:rsidRPr="00563380">
        <w:t>a large body mass is positively correlated with snow depth</w:t>
      </w:r>
      <w:r w:rsidR="00FE5F4E">
        <w:t>, p</w:t>
      </w:r>
      <w:r w:rsidR="00863E99" w:rsidRPr="00563380">
        <w:t xml:space="preserve">revious studies have </w:t>
      </w:r>
      <w:r w:rsidR="00863E99">
        <w:t>not yet established</w:t>
      </w:r>
      <w:r w:rsidR="00863E99" w:rsidRPr="00563380">
        <w:t xml:space="preserve"> a decrease in average snow depth in the Alps </w:t>
      </w:r>
      <w:r w:rsidR="00863E99" w:rsidRPr="00563380">
        <w:fldChar w:fldCharType="begin"/>
      </w:r>
      <w:r w:rsidR="00264B62">
        <w:instrText xml:space="preserve"> ADDIN ZOTERO_ITEM CSL_CITATION {"citationID":"iXibNYcD","properties":{"formattedCitation":"[22]","plainCitation":"[22]","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863E99" w:rsidRPr="00563380">
        <w:fldChar w:fldCharType="separate"/>
      </w:r>
      <w:r w:rsidR="00264B62">
        <w:rPr>
          <w:noProof/>
        </w:rPr>
        <w:t>[22]</w:t>
      </w:r>
      <w:r w:rsidR="00863E99" w:rsidRPr="00563380">
        <w:fldChar w:fldCharType="end"/>
      </w:r>
      <w:r w:rsidR="00863E99" w:rsidRPr="00563380">
        <w:t xml:space="preserve">. 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56B1C373" w:rsidR="00FF283F" w:rsidRPr="00563380" w:rsidRDefault="00FF283F" w:rsidP="00DA1F7C">
      <w:pPr>
        <w:pStyle w:val="Default"/>
        <w:spacing w:before="120" w:after="120" w:line="360" w:lineRule="auto"/>
        <w:ind w:firstLine="426"/>
      </w:pPr>
      <w:r w:rsidRPr="00563380">
        <w:t>Our results show a phenotypic change in a wild</w:t>
      </w:r>
      <w:del w:id="104" w:author="Giulia Masoero" w:date="2023-04-20T13:11:00Z">
        <w:r w:rsidR="0017020A" w:rsidDel="00274702">
          <w:delText>,</w:delText>
        </w:r>
      </w:del>
      <w:r w:rsidRPr="00563380">
        <w:t xml:space="preserve"> ungulate population that could lead to changes in life</w:t>
      </w:r>
      <w:ins w:id="105" w:author="Giulia Masoero" w:date="2023-04-20T13:11:00Z">
        <w:r w:rsidR="00274702">
          <w:t>-</w:t>
        </w:r>
      </w:ins>
      <w:del w:id="106" w:author="Giulia Masoero" w:date="2023-04-20T13:11:00Z">
        <w:r w:rsidRPr="00563380" w:rsidDel="00274702">
          <w:delText xml:space="preserve"> </w:delText>
        </w:r>
      </w:del>
      <w:r w:rsidRPr="00563380">
        <w:t xml:space="preserve">history traits with </w:t>
      </w:r>
      <w:r w:rsidR="0017020A">
        <w:t>significant</w:t>
      </w:r>
      <w:r w:rsidRPr="00563380">
        <w:t xml:space="preserve"> consequences for the</w:t>
      </w:r>
      <w:ins w:id="107" w:author="Giulia Masoero" w:date="2023-04-20T13:11:00Z">
        <w:r w:rsidR="00274702">
          <w:t xml:space="preserve"> species</w:t>
        </w:r>
      </w:ins>
      <w:r w:rsidRPr="00563380">
        <w:t xml:space="preserve"> population dynamics</w:t>
      </w:r>
      <w:del w:id="108" w:author="Giulia Masoero" w:date="2023-04-20T13:11:00Z">
        <w:r w:rsidRPr="00563380" w:rsidDel="00274702">
          <w:delText xml:space="preserve"> of the species</w:delText>
        </w:r>
      </w:del>
      <w:r w:rsidRPr="00563380">
        <w:t>. Body size is a fundamental determinant of individual survival and reproduction</w:t>
      </w:r>
      <w:r w:rsidR="00F7208C" w:rsidRPr="00563380">
        <w:t xml:space="preserve"> (e.g.</w:t>
      </w:r>
      <w:ins w:id="109" w:author="Giulia Masoero" w:date="2023-04-20T13:15:00Z">
        <w:r w:rsidR="00DA4FA7">
          <w:t xml:space="preserve"> </w:t>
        </w:r>
        <w:r w:rsidR="00DA4FA7" w:rsidRPr="00563380">
          <w:fldChar w:fldCharType="begin"/>
        </w:r>
        <w:r w:rsidR="00DA4FA7">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DA4FA7">
          <w:rPr>
            <w:rFonts w:hint="eastAsia"/>
          </w:rPr>
          <w:instrText>ler size having the greatest effect on male reproductive success under older male age structures. Young (</w:instrText>
        </w:r>
        <w:r w:rsidR="00DA4FA7">
          <w:rPr>
            <w:rFonts w:hint="eastAsia"/>
          </w:rPr>
          <w:instrText>≤</w:instrText>
        </w:r>
        <w:r w:rsidR="00DA4FA7">
          <w:rPr>
            <w:rFonts w:hint="eastAsia"/>
          </w:rPr>
          <w:instrText>1.5 yr) males reproduced most frequently when male age structure was youngest (which correlated with female-biased sex ratios in this population). Ou</w:instrText>
        </w:r>
        <w:r w:rsidR="00DA4FA7">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563380">
          <w:fldChar w:fldCharType="separate"/>
        </w:r>
        <w:r w:rsidR="00DA4FA7" w:rsidRPr="0099637C">
          <w:t>[50–53]</w:t>
        </w:r>
        <w:r w:rsidR="00DA4FA7" w:rsidRPr="00563380">
          <w:fldChar w:fldCharType="end"/>
        </w:r>
      </w:ins>
      <w:r w:rsidR="00F7208C" w:rsidRPr="00563380">
        <w:t xml:space="preserve">) </w:t>
      </w:r>
      <w:del w:id="110" w:author="Giulia Masoero" w:date="2023-04-20T13:15:00Z">
        <w:r w:rsidR="00F7208C" w:rsidRPr="00563380" w:rsidDel="00DA4FA7">
          <w:fldChar w:fldCharType="begin"/>
        </w:r>
        <w:r w:rsidR="0099637C" w:rsidDel="00DA4FA7">
          <w:del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delInstrText>
        </w:r>
        <w:r w:rsidR="0099637C" w:rsidDel="00DA4FA7">
          <w:rPr>
            <w:rFonts w:hint="eastAsia"/>
          </w:rPr>
          <w:delInstrText>ler size having the greatest effect on male reproductive success under older male age structures. Young (</w:delInstrText>
        </w:r>
        <w:r w:rsidR="0099637C" w:rsidDel="00DA4FA7">
          <w:rPr>
            <w:rFonts w:hint="eastAsia"/>
          </w:rPr>
          <w:delInstrText>≤</w:delInstrText>
        </w:r>
        <w:r w:rsidR="0099637C" w:rsidDel="00DA4FA7">
          <w:rPr>
            <w:rFonts w:hint="eastAsia"/>
          </w:rPr>
          <w:delInstrText>1.5 yr) males reproduced most frequently when male age structure was youngest (which correlated with female-biased sex ratios in this population). Ou</w:delInstrText>
        </w:r>
        <w:r w:rsidR="0099637C" w:rsidDel="00DA4FA7">
          <w:del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delInstrText>
        </w:r>
        <w:r w:rsidR="00F7208C" w:rsidRPr="00563380" w:rsidDel="00DA4FA7">
          <w:fldChar w:fldCharType="separate"/>
        </w:r>
        <w:r w:rsidR="0099637C" w:rsidRPr="0099637C" w:rsidDel="00DA4FA7">
          <w:delText>[50–53]</w:delText>
        </w:r>
        <w:r w:rsidR="00F7208C" w:rsidRPr="00563380" w:rsidDel="00DA4FA7">
          <w:fldChar w:fldCharType="end"/>
        </w:r>
        <w:r w:rsidRPr="00563380" w:rsidDel="00DA4FA7">
          <w:delText xml:space="preserve"> </w:delText>
        </w:r>
      </w:del>
      <w:r w:rsidRPr="00563380">
        <w:t xml:space="preserve">and the warming climate could therefore act as a selective pressure with long-term effects </w:t>
      </w:r>
      <w:r w:rsidRPr="00563380">
        <w:fldChar w:fldCharType="begin"/>
      </w:r>
      <w:r w:rsidR="0099637C">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99637C">
        <w:rPr>
          <w:noProof/>
        </w:rPr>
        <w:t>[54]</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99637C">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99637C">
        <w:rPr>
          <w:noProof/>
        </w:rPr>
        <w:t>[55]</w:t>
      </w:r>
      <w:r w:rsidRPr="00563380">
        <w:fldChar w:fldCharType="end"/>
      </w:r>
      <w:r w:rsidRPr="00563380">
        <w:t xml:space="preserve"> to better investigate the ecological and evolutionary consequences of body size change in ungulates.</w:t>
      </w:r>
    </w:p>
    <w:p w14:paraId="4F85BCA4" w14:textId="77777777" w:rsidR="00EB6C89" w:rsidRPr="00563380" w:rsidRDefault="00EB6C89" w:rsidP="00DA1F7C">
      <w:pPr>
        <w:pStyle w:val="Default"/>
        <w:spacing w:before="120" w:after="120" w:line="360" w:lineRule="auto"/>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DA1F7C">
      <w:pPr>
        <w:shd w:val="clear" w:color="auto" w:fill="FFFFFF"/>
        <w:spacing w:after="100" w:afterAutospacing="1" w:line="360" w:lineRule="auto"/>
        <w:outlineLvl w:val="2"/>
        <w:rPr>
          <w:b/>
          <w:bCs/>
          <w:color w:val="333132"/>
          <w:lang w:val="en-GB"/>
        </w:rPr>
        <w:pPrChange w:id="111" w:author="Giulia Masoero" w:date="2023-05-04T16:29:00Z">
          <w:pPr>
            <w:shd w:val="clear" w:color="auto" w:fill="FFFFFF"/>
            <w:spacing w:after="100" w:afterAutospacing="1"/>
            <w:outlineLvl w:val="2"/>
          </w:pPr>
        </w:pPrChange>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DA1F7C">
      <w:pPr>
        <w:shd w:val="clear" w:color="auto" w:fill="FFFFFF"/>
        <w:spacing w:before="100" w:beforeAutospacing="1" w:after="100" w:afterAutospacing="1" w:line="360" w:lineRule="auto"/>
        <w:rPr>
          <w:color w:val="333132"/>
          <w:lang w:val="en-GB"/>
        </w:rPr>
        <w:pPrChange w:id="112" w:author="Giulia Masoero" w:date="2023-05-04T16:29:00Z">
          <w:pPr>
            <w:shd w:val="clear" w:color="auto" w:fill="FFFFFF"/>
            <w:spacing w:before="100" w:beforeAutospacing="1" w:after="100" w:afterAutospacing="1"/>
          </w:pPr>
        </w:pPrChange>
      </w:pPr>
    </w:p>
    <w:p w14:paraId="03D601C0" w14:textId="2BC70AC0" w:rsidR="00915D34" w:rsidRPr="00563380" w:rsidRDefault="00915D34" w:rsidP="00DA1F7C">
      <w:pPr>
        <w:shd w:val="clear" w:color="auto" w:fill="FFFFFF"/>
        <w:spacing w:after="100" w:afterAutospacing="1" w:line="360" w:lineRule="auto"/>
        <w:outlineLvl w:val="2"/>
        <w:rPr>
          <w:color w:val="333132"/>
          <w:lang w:val="en-GB"/>
        </w:rPr>
        <w:pPrChange w:id="113" w:author="Giulia Masoero" w:date="2023-05-04T16:29:00Z">
          <w:pPr>
            <w:shd w:val="clear" w:color="auto" w:fill="FFFFFF"/>
            <w:spacing w:after="100" w:afterAutospacing="1"/>
            <w:outlineLvl w:val="2"/>
          </w:pPr>
        </w:pPrChange>
      </w:pPr>
      <w:r w:rsidRPr="00563380">
        <w:rPr>
          <w:b/>
          <w:bCs/>
          <w:color w:val="333132"/>
          <w:lang w:val="en-GB"/>
        </w:rPr>
        <w:t>Authors' contributions</w:t>
      </w:r>
    </w:p>
    <w:p w14:paraId="683181FF" w14:textId="29FC3404" w:rsidR="00915D34" w:rsidRPr="00AB4CDC" w:rsidRDefault="008818E0" w:rsidP="00DA1F7C">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Change w:id="114" w:author="Giulia Masoero" w:date="2023-05-04T16:29:00Z">
            <w:rPr>
              <w:color w:val="333132"/>
              <w:lang w:val="en-GB"/>
            </w:rPr>
          </w:rPrChange>
        </w:rPr>
        <w:pPrChange w:id="115" w:author="Giulia Masoero" w:date="2023-05-04T16:29:00Z">
          <w:pPr>
            <w:shd w:val="clear" w:color="auto" w:fill="FFFFFF"/>
            <w:spacing w:before="100" w:beforeAutospacing="1" w:after="100" w:afterAutospacing="1"/>
          </w:pPr>
        </w:pPrChange>
      </w:pPr>
      <w:r w:rsidRPr="00AB4CDC">
        <w:rPr>
          <w:rFonts w:eastAsia="Arial Unicode MS"/>
          <w:color w:val="000000"/>
          <w:u w:color="000000"/>
          <w:bdr w:val="nil"/>
          <w:lang w:val="en-GB"/>
          <w14:textOutline w14:w="0" w14:cap="flat" w14:cmpd="sng" w14:algn="ctr">
            <w14:noFill/>
            <w14:prstDash w14:val="solid"/>
            <w14:bevel/>
          </w14:textOutline>
          <w:rPrChange w:id="116" w:author="Giulia Masoero" w:date="2023-05-04T16:29:00Z">
            <w:rPr>
              <w:color w:val="333132"/>
              <w:lang w:val="en-GB"/>
            </w:rPr>
          </w:rPrChange>
        </w:rPr>
        <w:t>G</w:t>
      </w:r>
      <w:r w:rsidR="00915D34" w:rsidRPr="00AB4CDC">
        <w:rPr>
          <w:rFonts w:eastAsia="Arial Unicode MS"/>
          <w:color w:val="000000"/>
          <w:u w:color="000000"/>
          <w:bdr w:val="nil"/>
          <w:lang w:val="en-GB"/>
          <w14:textOutline w14:w="0" w14:cap="flat" w14:cmpd="sng" w14:algn="ctr">
            <w14:noFill/>
            <w14:prstDash w14:val="solid"/>
            <w14:bevel/>
          </w14:textOutline>
          <w:rPrChange w:id="117" w:author="Giulia Masoero" w:date="2023-05-04T16:29:00Z">
            <w:rPr>
              <w:color w:val="333132"/>
              <w:lang w:val="en-GB"/>
            </w:rPr>
          </w:rPrChange>
        </w:rPr>
        <w:t>.</w:t>
      </w:r>
      <w:r w:rsidRPr="00AB4CDC">
        <w:rPr>
          <w:rFonts w:eastAsia="Arial Unicode MS"/>
          <w:color w:val="000000"/>
          <w:u w:color="000000"/>
          <w:bdr w:val="nil"/>
          <w:lang w:val="en-GB"/>
          <w14:textOutline w14:w="0" w14:cap="flat" w14:cmpd="sng" w14:algn="ctr">
            <w14:noFill/>
            <w14:prstDash w14:val="solid"/>
            <w14:bevel/>
          </w14:textOutline>
          <w:rPrChange w:id="118" w:author="Giulia Masoero" w:date="2023-05-04T16:29:00Z">
            <w:rPr>
              <w:color w:val="333132"/>
              <w:lang w:val="en-GB"/>
            </w:rPr>
          </w:rPrChange>
        </w:rPr>
        <w:t>M</w:t>
      </w:r>
      <w:r w:rsidR="00915D34" w:rsidRPr="00AB4CDC">
        <w:rPr>
          <w:rFonts w:eastAsia="Arial Unicode MS"/>
          <w:color w:val="000000"/>
          <w:u w:color="000000"/>
          <w:bdr w:val="nil"/>
          <w:lang w:val="en-GB"/>
          <w14:textOutline w14:w="0" w14:cap="flat" w14:cmpd="sng" w14:algn="ctr">
            <w14:noFill/>
            <w14:prstDash w14:val="solid"/>
            <w14:bevel/>
          </w14:textOutline>
          <w:rPrChange w:id="119" w:author="Giulia Masoero" w:date="2023-05-04T16:29:00Z">
            <w:rPr>
              <w:color w:val="333132"/>
              <w:lang w:val="en-GB"/>
            </w:rPr>
          </w:rPrChange>
        </w:rPr>
        <w:t xml:space="preserve">. and </w:t>
      </w:r>
      <w:r w:rsidRPr="00AB4CDC">
        <w:rPr>
          <w:rFonts w:eastAsia="Arial Unicode MS"/>
          <w:color w:val="000000"/>
          <w:u w:color="000000"/>
          <w:bdr w:val="nil"/>
          <w:lang w:val="en-GB"/>
          <w14:textOutline w14:w="0" w14:cap="flat" w14:cmpd="sng" w14:algn="ctr">
            <w14:noFill/>
            <w14:prstDash w14:val="solid"/>
            <w14:bevel/>
          </w14:textOutline>
          <w:rPrChange w:id="120" w:author="Giulia Masoero" w:date="2023-05-04T16:29:00Z">
            <w:rPr>
              <w:color w:val="333132"/>
              <w:lang w:val="en-GB"/>
            </w:rPr>
          </w:rPrChange>
        </w:rPr>
        <w:t>P.B</w:t>
      </w:r>
      <w:r w:rsidR="00915D34" w:rsidRPr="00AB4CDC">
        <w:rPr>
          <w:rFonts w:eastAsia="Arial Unicode MS"/>
          <w:color w:val="000000"/>
          <w:u w:color="000000"/>
          <w:bdr w:val="nil"/>
          <w:lang w:val="en-GB"/>
          <w14:textOutline w14:w="0" w14:cap="flat" w14:cmpd="sng" w14:algn="ctr">
            <w14:noFill/>
            <w14:prstDash w14:val="solid"/>
            <w14:bevel/>
          </w14:textOutline>
          <w:rPrChange w:id="121" w:author="Giulia Masoero" w:date="2023-05-04T16:29:00Z">
            <w:rPr>
              <w:color w:val="333132"/>
              <w:lang w:val="en-GB"/>
            </w:rPr>
          </w:rPrChange>
        </w:rPr>
        <w:t xml:space="preserve">. conceived the study. </w:t>
      </w:r>
      <w:r w:rsidR="00277BEF" w:rsidRPr="00AB4CDC">
        <w:rPr>
          <w:rFonts w:eastAsia="Arial Unicode MS"/>
          <w:color w:val="000000"/>
          <w:u w:color="000000"/>
          <w:bdr w:val="nil"/>
          <w:lang w:val="en-GB"/>
          <w14:textOutline w14:w="0" w14:cap="flat" w14:cmpd="sng" w14:algn="ctr">
            <w14:noFill/>
            <w14:prstDash w14:val="solid"/>
            <w14:bevel/>
          </w14:textOutline>
          <w:rPrChange w:id="122" w:author="Giulia Masoero" w:date="2023-05-04T16:29:00Z">
            <w:rPr>
              <w:color w:val="333132"/>
              <w:lang w:val="en-GB"/>
            </w:rPr>
          </w:rPrChange>
        </w:rPr>
        <w:t>F.T</w:t>
      </w:r>
      <w:r w:rsidR="00915D34" w:rsidRPr="00AB4CDC">
        <w:rPr>
          <w:rFonts w:eastAsia="Arial Unicode MS"/>
          <w:color w:val="000000"/>
          <w:u w:color="000000"/>
          <w:bdr w:val="nil"/>
          <w:lang w:val="en-GB"/>
          <w14:textOutline w14:w="0" w14:cap="flat" w14:cmpd="sng" w14:algn="ctr">
            <w14:noFill/>
            <w14:prstDash w14:val="solid"/>
            <w14:bevel/>
          </w14:textOutline>
          <w:rPrChange w:id="123" w:author="Giulia Masoero" w:date="2023-05-04T16:29:00Z">
            <w:rPr>
              <w:color w:val="333132"/>
              <w:lang w:val="en-GB"/>
            </w:rPr>
          </w:rPrChange>
        </w:rPr>
        <w:t>.</w:t>
      </w:r>
      <w:r w:rsidRPr="00AB4CDC">
        <w:rPr>
          <w:rFonts w:eastAsia="Arial Unicode MS"/>
          <w:color w:val="000000"/>
          <w:u w:color="000000"/>
          <w:bdr w:val="nil"/>
          <w:lang w:val="en-GB"/>
          <w14:textOutline w14:w="0" w14:cap="flat" w14:cmpd="sng" w14:algn="ctr">
            <w14:noFill/>
            <w14:prstDash w14:val="solid"/>
            <w14:bevel/>
          </w14:textOutline>
          <w:rPrChange w:id="124" w:author="Giulia Masoero" w:date="2023-05-04T16:29:00Z">
            <w:rPr>
              <w:color w:val="333132"/>
              <w:lang w:val="en-GB"/>
            </w:rPr>
          </w:rPrChange>
        </w:rPr>
        <w:t xml:space="preserve"> </w:t>
      </w:r>
      <w:r w:rsidR="00277BEF" w:rsidRPr="00AB4CDC">
        <w:rPr>
          <w:rFonts w:eastAsia="Arial Unicode MS"/>
          <w:color w:val="000000"/>
          <w:u w:color="000000"/>
          <w:bdr w:val="nil"/>
          <w:lang w:val="en-GB"/>
          <w14:textOutline w14:w="0" w14:cap="flat" w14:cmpd="sng" w14:algn="ctr">
            <w14:noFill/>
            <w14:prstDash w14:val="solid"/>
            <w14:bevel/>
          </w14:textOutline>
          <w:rPrChange w:id="125" w:author="Giulia Masoero" w:date="2023-05-04T16:29:00Z">
            <w:rPr>
              <w:color w:val="333132"/>
              <w:lang w:val="en-GB"/>
            </w:rPr>
          </w:rPrChange>
        </w:rPr>
        <w:t xml:space="preserve">compiled </w:t>
      </w:r>
      <w:r w:rsidRPr="00AB4CDC">
        <w:rPr>
          <w:rFonts w:eastAsia="Arial Unicode MS"/>
          <w:color w:val="000000"/>
          <w:u w:color="000000"/>
          <w:bdr w:val="nil"/>
          <w:lang w:val="en-GB"/>
          <w14:textOutline w14:w="0" w14:cap="flat" w14:cmpd="sng" w14:algn="ctr">
            <w14:noFill/>
            <w14:prstDash w14:val="solid"/>
            <w14:bevel/>
          </w14:textOutline>
          <w:rPrChange w:id="126" w:author="Giulia Masoero" w:date="2023-05-04T16:29:00Z">
            <w:rPr>
              <w:color w:val="333132"/>
              <w:lang w:val="en-GB"/>
            </w:rPr>
          </w:rPrChange>
        </w:rPr>
        <w:t>the data</w:t>
      </w:r>
      <w:r w:rsidR="00277BEF" w:rsidRPr="00AB4CDC">
        <w:rPr>
          <w:rFonts w:eastAsia="Arial Unicode MS"/>
          <w:color w:val="000000"/>
          <w:u w:color="000000"/>
          <w:bdr w:val="nil"/>
          <w:lang w:val="en-GB"/>
          <w14:textOutline w14:w="0" w14:cap="flat" w14:cmpd="sng" w14:algn="ctr">
            <w14:noFill/>
            <w14:prstDash w14:val="solid"/>
            <w14:bevel/>
          </w14:textOutline>
          <w:rPrChange w:id="127" w:author="Giulia Masoero" w:date="2023-05-04T16:29:00Z">
            <w:rPr>
              <w:color w:val="333132"/>
              <w:lang w:val="en-GB"/>
            </w:rPr>
          </w:rPrChange>
        </w:rPr>
        <w:t xml:space="preserve"> and L</w:t>
      </w:r>
      <w:r w:rsidR="00AA3AAE" w:rsidRPr="00AB4CDC">
        <w:rPr>
          <w:rFonts w:eastAsia="Arial Unicode MS"/>
          <w:color w:val="000000"/>
          <w:u w:color="000000"/>
          <w:bdr w:val="nil"/>
          <w:lang w:val="en-GB"/>
          <w14:textOutline w14:w="0" w14:cap="flat" w14:cmpd="sng" w14:algn="ctr">
            <w14:noFill/>
            <w14:prstDash w14:val="solid"/>
            <w14:bevel/>
          </w14:textOutline>
          <w:rPrChange w:id="128" w:author="Giulia Masoero" w:date="2023-05-04T16:29:00Z">
            <w:rPr>
              <w:color w:val="333132"/>
              <w:lang w:val="en-GB"/>
            </w:rPr>
          </w:rPrChange>
        </w:rPr>
        <w:t>.F.B and N.I curated the data</w:t>
      </w:r>
      <w:r w:rsidRPr="00AB4CDC">
        <w:rPr>
          <w:rFonts w:eastAsia="Arial Unicode MS"/>
          <w:color w:val="000000"/>
          <w:u w:color="000000"/>
          <w:bdr w:val="nil"/>
          <w:lang w:val="en-GB"/>
          <w14:textOutline w14:w="0" w14:cap="flat" w14:cmpd="sng" w14:algn="ctr">
            <w14:noFill/>
            <w14:prstDash w14:val="solid"/>
            <w14:bevel/>
          </w14:textOutline>
          <w:rPrChange w:id="129" w:author="Giulia Masoero" w:date="2023-05-04T16:29:00Z">
            <w:rPr>
              <w:color w:val="333132"/>
              <w:lang w:val="en-GB"/>
            </w:rPr>
          </w:rPrChange>
        </w:rPr>
        <w:t>.</w:t>
      </w:r>
      <w:r w:rsidR="00915D34" w:rsidRPr="00AB4CDC">
        <w:rPr>
          <w:rFonts w:eastAsia="Arial Unicode MS"/>
          <w:color w:val="000000"/>
          <w:u w:color="000000"/>
          <w:bdr w:val="nil"/>
          <w:lang w:val="en-GB"/>
          <w14:textOutline w14:w="0" w14:cap="flat" w14:cmpd="sng" w14:algn="ctr">
            <w14:noFill/>
            <w14:prstDash w14:val="solid"/>
            <w14:bevel/>
          </w14:textOutline>
          <w:rPrChange w:id="130" w:author="Giulia Masoero" w:date="2023-05-04T16:29:00Z">
            <w:rPr>
              <w:color w:val="333132"/>
              <w:lang w:val="en-GB"/>
            </w:rPr>
          </w:rPrChange>
        </w:rPr>
        <w:t xml:space="preserve"> G.M. and </w:t>
      </w:r>
      <w:r w:rsidRPr="00AB4CDC">
        <w:rPr>
          <w:rFonts w:eastAsia="Arial Unicode MS"/>
          <w:color w:val="000000"/>
          <w:u w:color="000000"/>
          <w:bdr w:val="nil"/>
          <w:lang w:val="en-GB"/>
          <w14:textOutline w14:w="0" w14:cap="flat" w14:cmpd="sng" w14:algn="ctr">
            <w14:noFill/>
            <w14:prstDash w14:val="solid"/>
            <w14:bevel/>
          </w14:textOutline>
          <w:rPrChange w:id="131" w:author="Giulia Masoero" w:date="2023-05-04T16:29:00Z">
            <w:rPr>
              <w:color w:val="333132"/>
              <w:lang w:val="en-GB"/>
            </w:rPr>
          </w:rPrChange>
        </w:rPr>
        <w:t>K.G.G</w:t>
      </w:r>
      <w:r w:rsidR="00915D34" w:rsidRPr="00AB4CDC">
        <w:rPr>
          <w:rFonts w:eastAsia="Arial Unicode MS"/>
          <w:color w:val="000000"/>
          <w:u w:color="000000"/>
          <w:bdr w:val="nil"/>
          <w:lang w:val="en-GB"/>
          <w14:textOutline w14:w="0" w14:cap="flat" w14:cmpd="sng" w14:algn="ctr">
            <w14:noFill/>
            <w14:prstDash w14:val="solid"/>
            <w14:bevel/>
          </w14:textOutline>
          <w:rPrChange w:id="132" w:author="Giulia Masoero" w:date="2023-05-04T16:29:00Z">
            <w:rPr>
              <w:color w:val="333132"/>
              <w:lang w:val="en-GB"/>
            </w:rPr>
          </w:rPrChange>
        </w:rPr>
        <w:t xml:space="preserve"> performed the statistical analyses. </w:t>
      </w:r>
      <w:r w:rsidR="00444CF6" w:rsidRPr="00AB4CDC">
        <w:rPr>
          <w:rFonts w:eastAsia="Arial Unicode MS"/>
          <w:color w:val="000000"/>
          <w:u w:color="000000"/>
          <w:bdr w:val="nil"/>
          <w:lang w:val="en-GB"/>
          <w14:textOutline w14:w="0" w14:cap="flat" w14:cmpd="sng" w14:algn="ctr">
            <w14:noFill/>
            <w14:prstDash w14:val="solid"/>
            <w14:bevel/>
          </w14:textOutline>
          <w:rPrChange w:id="133" w:author="Giulia Masoero" w:date="2023-05-04T16:29:00Z">
            <w:rPr>
              <w:color w:val="333132"/>
              <w:lang w:val="en-GB"/>
            </w:rPr>
          </w:rPrChange>
        </w:rPr>
        <w:t>G.M. and K.G.G</w:t>
      </w:r>
      <w:r w:rsidR="00915D34" w:rsidRPr="00AB4CDC">
        <w:rPr>
          <w:rFonts w:eastAsia="Arial Unicode MS"/>
          <w:color w:val="000000"/>
          <w:u w:color="000000"/>
          <w:bdr w:val="nil"/>
          <w:lang w:val="en-GB"/>
          <w14:textOutline w14:w="0" w14:cap="flat" w14:cmpd="sng" w14:algn="ctr">
            <w14:noFill/>
            <w14:prstDash w14:val="solid"/>
            <w14:bevel/>
          </w14:textOutline>
          <w:rPrChange w:id="134" w:author="Giulia Masoero" w:date="2023-05-04T16:29:00Z">
            <w:rPr>
              <w:color w:val="333132"/>
              <w:lang w:val="en-GB"/>
            </w:rPr>
          </w:rPrChange>
        </w:rPr>
        <w:t xml:space="preserve"> drafted the manuscript and all authors provided inputs at all stages. All authors approved the final version of this manuscript, and all authors agree to be held accountable for the work performed therein.</w:t>
      </w:r>
    </w:p>
    <w:p w14:paraId="3EA9EC0F" w14:textId="77777777" w:rsidR="000F3688" w:rsidRPr="00563380" w:rsidRDefault="000F3688" w:rsidP="00DA1F7C">
      <w:pPr>
        <w:shd w:val="clear" w:color="auto" w:fill="FFFFFF"/>
        <w:spacing w:before="100" w:beforeAutospacing="1" w:after="100" w:afterAutospacing="1" w:line="360" w:lineRule="auto"/>
        <w:rPr>
          <w:color w:val="333132"/>
          <w:lang w:val="en-GB"/>
        </w:rPr>
        <w:pPrChange w:id="135" w:author="Giulia Masoero" w:date="2023-05-04T16:29:00Z">
          <w:pPr>
            <w:shd w:val="clear" w:color="auto" w:fill="FFFFFF"/>
            <w:spacing w:before="100" w:beforeAutospacing="1" w:after="100" w:afterAutospacing="1"/>
          </w:pPr>
        </w:pPrChange>
      </w:pPr>
    </w:p>
    <w:p w14:paraId="4E54F711" w14:textId="77777777" w:rsidR="00915D34" w:rsidRPr="00563380" w:rsidRDefault="00915D34" w:rsidP="00DA1F7C">
      <w:pPr>
        <w:shd w:val="clear" w:color="auto" w:fill="FFFFFF"/>
        <w:spacing w:after="100" w:afterAutospacing="1" w:line="360" w:lineRule="auto"/>
        <w:outlineLvl w:val="2"/>
        <w:rPr>
          <w:b/>
          <w:bCs/>
          <w:color w:val="333132"/>
          <w:lang w:val="en-GB"/>
        </w:rPr>
        <w:pPrChange w:id="136" w:author="Giulia Masoero" w:date="2023-05-04T16:29:00Z">
          <w:pPr>
            <w:shd w:val="clear" w:color="auto" w:fill="FFFFFF"/>
            <w:spacing w:after="100" w:afterAutospacing="1"/>
            <w:outlineLvl w:val="2"/>
          </w:pPr>
        </w:pPrChange>
      </w:pPr>
      <w:r w:rsidRPr="00563380">
        <w:rPr>
          <w:b/>
          <w:bCs/>
          <w:color w:val="333132"/>
          <w:lang w:val="en-GB"/>
        </w:rPr>
        <w:t>Competing interests</w:t>
      </w:r>
    </w:p>
    <w:p w14:paraId="12670755" w14:textId="445BFAA3" w:rsidR="00915D34" w:rsidRPr="00563380" w:rsidRDefault="00915D34" w:rsidP="00DA1F7C">
      <w:pPr>
        <w:shd w:val="clear" w:color="auto" w:fill="FFFFFF"/>
        <w:spacing w:before="100" w:beforeAutospacing="1" w:after="100" w:afterAutospacing="1" w:line="360" w:lineRule="auto"/>
        <w:pPrChange w:id="137" w:author="Giulia Masoero" w:date="2023-05-04T16:29:00Z">
          <w:pPr>
            <w:shd w:val="clear" w:color="auto" w:fill="FFFFFF"/>
            <w:spacing w:before="100" w:beforeAutospacing="1" w:after="100" w:afterAutospacing="1"/>
          </w:pPr>
        </w:pPrChange>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r w:rsidRPr="0099637C">
        <w:rPr>
          <w:b/>
          <w:bCs/>
          <w:lang w:val="it-CH"/>
        </w:rPr>
        <w:lastRenderedPageBreak/>
        <w:t>References</w:t>
      </w:r>
    </w:p>
    <w:p w14:paraId="2DB863F1" w14:textId="77777777" w:rsidR="0099637C" w:rsidRPr="0099637C" w:rsidRDefault="009860FD" w:rsidP="00DA1F7C">
      <w:pPr>
        <w:pStyle w:val="Bibliography"/>
        <w:spacing w:line="360" w:lineRule="auto"/>
        <w:pPrChange w:id="138" w:author="Giulia Masoero" w:date="2023-05-04T16:29:00Z">
          <w:pPr>
            <w:pStyle w:val="Bibliography"/>
          </w:pPr>
        </w:pPrChange>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r>
      <w:proofErr w:type="spellStart"/>
      <w:r w:rsidR="0099637C" w:rsidRPr="0099637C">
        <w:t>Hetem</w:t>
      </w:r>
      <w:proofErr w:type="spellEnd"/>
      <w:r w:rsidR="0099637C" w:rsidRPr="0099637C">
        <w:t xml:space="preserve">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DA1F7C">
      <w:pPr>
        <w:pStyle w:val="Bibliography"/>
        <w:spacing w:line="360" w:lineRule="auto"/>
        <w:pPrChange w:id="139" w:author="Giulia Masoero" w:date="2023-05-04T16:29:00Z">
          <w:pPr>
            <w:pStyle w:val="Bibliography"/>
          </w:pPr>
        </w:pPrChange>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DA1F7C">
      <w:pPr>
        <w:pStyle w:val="Bibliography"/>
        <w:spacing w:line="360" w:lineRule="auto"/>
        <w:pPrChange w:id="140" w:author="Giulia Masoero" w:date="2023-05-04T16:29:00Z">
          <w:pPr>
            <w:pStyle w:val="Bibliography"/>
          </w:pPr>
        </w:pPrChange>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DA1F7C">
      <w:pPr>
        <w:pStyle w:val="Bibliography"/>
        <w:spacing w:line="360" w:lineRule="auto"/>
        <w:pPrChange w:id="141" w:author="Giulia Masoero" w:date="2023-05-04T16:29:00Z">
          <w:pPr>
            <w:pStyle w:val="Bibliography"/>
          </w:pPr>
        </w:pPrChange>
      </w:pPr>
      <w:r w:rsidRPr="0099637C">
        <w:t>4.</w:t>
      </w:r>
      <w:r w:rsidRPr="0099637C">
        <w:tab/>
      </w:r>
      <w:proofErr w:type="spellStart"/>
      <w:r w:rsidRPr="0099637C">
        <w:t>Ryding</w:t>
      </w:r>
      <w:proofErr w:type="spellEnd"/>
      <w:r w:rsidRPr="0099637C">
        <w:t xml:space="preserve"> S, </w:t>
      </w:r>
      <w:proofErr w:type="spellStart"/>
      <w:r w:rsidRPr="0099637C">
        <w:t>Klaassen</w:t>
      </w:r>
      <w:proofErr w:type="spellEnd"/>
      <w:r w:rsidRPr="0099637C">
        <w:t xml:space="preserve">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99637C" w:rsidRDefault="0099637C" w:rsidP="00DA1F7C">
      <w:pPr>
        <w:pStyle w:val="Bibliography"/>
        <w:spacing w:line="360" w:lineRule="auto"/>
        <w:pPrChange w:id="142" w:author="Giulia Masoero" w:date="2023-05-04T16:29:00Z">
          <w:pPr>
            <w:pStyle w:val="Bibliography"/>
          </w:pPr>
        </w:pPrChange>
      </w:pPr>
      <w:r w:rsidRPr="0099637C">
        <w:t>5.</w:t>
      </w:r>
      <w:r w:rsidRPr="0099637C">
        <w:tab/>
        <w:t xml:space="preserve">Speakman JR, </w:t>
      </w:r>
      <w:proofErr w:type="spellStart"/>
      <w:r w:rsidRPr="0099637C">
        <w:t>Król</w:t>
      </w:r>
      <w:proofErr w:type="spellEnd"/>
      <w:r w:rsidRPr="0099637C">
        <w:t xml:space="preserve"> E. 2010 Maximal heat dissipation capacity and hyperthermia risk: neglected key factors in the ecology of endotherms: Heat dissipation limit theory. </w:t>
      </w:r>
      <w:r w:rsidRPr="0099637C">
        <w:rPr>
          <w:i/>
          <w:iCs/>
        </w:rPr>
        <w:t>Journal of Animal Ecology</w:t>
      </w:r>
      <w:r w:rsidRPr="0099637C">
        <w:t xml:space="preserve"> </w:t>
      </w:r>
      <w:r w:rsidRPr="0099637C">
        <w:rPr>
          <w:b/>
          <w:bCs/>
        </w:rPr>
        <w:t>79</w:t>
      </w:r>
      <w:r w:rsidRPr="0099637C">
        <w:t>, 726–746. (doi:10.1111/j.1365-2656.2010.01689.x)</w:t>
      </w:r>
    </w:p>
    <w:p w14:paraId="18900DAD" w14:textId="77777777" w:rsidR="0099637C" w:rsidRPr="0099637C" w:rsidRDefault="0099637C" w:rsidP="00DA1F7C">
      <w:pPr>
        <w:pStyle w:val="Bibliography"/>
        <w:spacing w:line="360" w:lineRule="auto"/>
        <w:pPrChange w:id="143" w:author="Giulia Masoero" w:date="2023-05-04T16:29:00Z">
          <w:pPr>
            <w:pStyle w:val="Bibliography"/>
          </w:pPr>
        </w:pPrChange>
      </w:pPr>
      <w:r w:rsidRPr="0099637C">
        <w:t>6.</w:t>
      </w:r>
      <w:r w:rsidRPr="0099637C">
        <w:tab/>
        <w:t xml:space="preserve">Bergmann C. 1847 </w:t>
      </w:r>
      <w:proofErr w:type="spellStart"/>
      <w:r w:rsidRPr="0099637C">
        <w:t>Über</w:t>
      </w:r>
      <w:proofErr w:type="spellEnd"/>
      <w:r w:rsidRPr="0099637C">
        <w:t xml:space="preserve"> die </w:t>
      </w:r>
      <w:proofErr w:type="spellStart"/>
      <w:r w:rsidRPr="0099637C">
        <w:t>Verhältnisse</w:t>
      </w:r>
      <w:proofErr w:type="spellEnd"/>
      <w:r w:rsidRPr="0099637C">
        <w:t xml:space="preserve"> der </w:t>
      </w:r>
      <w:proofErr w:type="spellStart"/>
      <w:r w:rsidRPr="0099637C">
        <w:t>Wärmeökonomie</w:t>
      </w:r>
      <w:proofErr w:type="spellEnd"/>
      <w:r w:rsidRPr="0099637C">
        <w:t xml:space="preserve"> der </w:t>
      </w:r>
      <w:proofErr w:type="spellStart"/>
      <w:r w:rsidRPr="0099637C">
        <w:t>Thiere</w:t>
      </w:r>
      <w:proofErr w:type="spellEnd"/>
      <w:r w:rsidRPr="0099637C">
        <w:t xml:space="preserve"> </w:t>
      </w:r>
      <w:proofErr w:type="spellStart"/>
      <w:r w:rsidRPr="0099637C">
        <w:t>zu</w:t>
      </w:r>
      <w:proofErr w:type="spellEnd"/>
      <w:r w:rsidRPr="0099637C">
        <w:t xml:space="preserve"> </w:t>
      </w:r>
      <w:proofErr w:type="spellStart"/>
      <w:r w:rsidRPr="0099637C">
        <w:t>ihrer</w:t>
      </w:r>
      <w:proofErr w:type="spellEnd"/>
      <w:r w:rsidRPr="0099637C">
        <w:t xml:space="preserve"> </w:t>
      </w:r>
      <w:proofErr w:type="spellStart"/>
      <w:r w:rsidRPr="0099637C">
        <w:t>Grösse</w:t>
      </w:r>
      <w:proofErr w:type="spellEnd"/>
      <w:r w:rsidRPr="0099637C">
        <w:t xml:space="preserve">. </w:t>
      </w:r>
      <w:proofErr w:type="spellStart"/>
      <w:r w:rsidRPr="0099637C">
        <w:rPr>
          <w:i/>
          <w:iCs/>
        </w:rPr>
        <w:t>Abgedruckt</w:t>
      </w:r>
      <w:proofErr w:type="spellEnd"/>
      <w:r w:rsidRPr="0099637C">
        <w:rPr>
          <w:i/>
          <w:iCs/>
        </w:rPr>
        <w:t xml:space="preserve"> </w:t>
      </w:r>
      <w:proofErr w:type="spellStart"/>
      <w:r w:rsidRPr="0099637C">
        <w:rPr>
          <w:i/>
          <w:iCs/>
        </w:rPr>
        <w:t>aus</w:t>
      </w:r>
      <w:proofErr w:type="spellEnd"/>
      <w:r w:rsidRPr="0099637C">
        <w:rPr>
          <w:i/>
          <w:iCs/>
        </w:rPr>
        <w:t xml:space="preserve"> den </w:t>
      </w:r>
      <w:proofErr w:type="spellStart"/>
      <w:r w:rsidRPr="0099637C">
        <w:rPr>
          <w:i/>
          <w:iCs/>
        </w:rPr>
        <w:t>Göttinger</w:t>
      </w:r>
      <w:proofErr w:type="spellEnd"/>
      <w:r w:rsidRPr="0099637C">
        <w:rPr>
          <w:i/>
          <w:iCs/>
        </w:rPr>
        <w:t xml:space="preserve"> </w:t>
      </w:r>
      <w:proofErr w:type="spellStart"/>
      <w:r w:rsidRPr="0099637C">
        <w:rPr>
          <w:i/>
          <w:iCs/>
        </w:rPr>
        <w:t>Studien</w:t>
      </w:r>
      <w:proofErr w:type="spellEnd"/>
      <w:r w:rsidRPr="0099637C">
        <w:t xml:space="preserve"> </w:t>
      </w:r>
      <w:r w:rsidRPr="0099637C">
        <w:rPr>
          <w:b/>
          <w:bCs/>
        </w:rPr>
        <w:t>3</w:t>
      </w:r>
      <w:r w:rsidRPr="0099637C">
        <w:t>, 595–708.</w:t>
      </w:r>
    </w:p>
    <w:p w14:paraId="696974D2" w14:textId="77777777" w:rsidR="0099637C" w:rsidRPr="0099637C" w:rsidRDefault="0099637C" w:rsidP="00DA1F7C">
      <w:pPr>
        <w:pStyle w:val="Bibliography"/>
        <w:spacing w:line="360" w:lineRule="auto"/>
        <w:pPrChange w:id="144" w:author="Giulia Masoero" w:date="2023-05-04T16:29:00Z">
          <w:pPr>
            <w:pStyle w:val="Bibliography"/>
          </w:pPr>
        </w:pPrChange>
      </w:pPr>
      <w:r w:rsidRPr="0099637C">
        <w:t>7.</w:t>
      </w:r>
      <w:r w:rsidRPr="0099637C">
        <w:tab/>
      </w:r>
      <w:proofErr w:type="spellStart"/>
      <w:r w:rsidRPr="0099637C">
        <w:t>Brivio</w:t>
      </w:r>
      <w:proofErr w:type="spellEnd"/>
      <w:r w:rsidRPr="0099637C">
        <w:t xml:space="preserve"> F, Bertolucci C, </w:t>
      </w:r>
      <w:proofErr w:type="spellStart"/>
      <w:r w:rsidRPr="0099637C">
        <w:t>Tettamanti</w:t>
      </w:r>
      <w:proofErr w:type="spellEnd"/>
      <w:r w:rsidRPr="0099637C">
        <w:t xml:space="preserve"> F, </w:t>
      </w:r>
      <w:proofErr w:type="spellStart"/>
      <w:r w:rsidRPr="0099637C">
        <w:t>Filli</w:t>
      </w:r>
      <w:proofErr w:type="spellEnd"/>
      <w:r w:rsidRPr="0099637C">
        <w:t xml:space="preserve"> F, </w:t>
      </w:r>
      <w:proofErr w:type="spellStart"/>
      <w:r w:rsidRPr="0099637C">
        <w:t>Apollonio</w:t>
      </w:r>
      <w:proofErr w:type="spellEnd"/>
      <w:r w:rsidRPr="0099637C">
        <w:t xml:space="preserve"> M, </w:t>
      </w:r>
      <w:proofErr w:type="spellStart"/>
      <w:r w:rsidRPr="0099637C">
        <w:t>Grignolio</w:t>
      </w:r>
      <w:proofErr w:type="spellEnd"/>
      <w:r w:rsidRPr="0099637C">
        <w:t xml:space="preserve"> S. 2016 The weather dictates the rhythms: Alpine chamois activity is well adapted to ecological condition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70</w:t>
      </w:r>
      <w:r w:rsidRPr="0099637C">
        <w:t>, 1291–1304. (doi:10.1007/s00265-016-2137-8)</w:t>
      </w:r>
    </w:p>
    <w:p w14:paraId="0DB3875D" w14:textId="77777777" w:rsidR="0099637C" w:rsidRPr="0099637C" w:rsidRDefault="0099637C" w:rsidP="00DA1F7C">
      <w:pPr>
        <w:pStyle w:val="Bibliography"/>
        <w:spacing w:line="360" w:lineRule="auto"/>
        <w:pPrChange w:id="145" w:author="Giulia Masoero" w:date="2023-05-04T16:29:00Z">
          <w:pPr>
            <w:pStyle w:val="Bibliography"/>
          </w:pPr>
        </w:pPrChange>
      </w:pPr>
      <w:r w:rsidRPr="0099637C">
        <w:t>8.</w:t>
      </w:r>
      <w:r w:rsidRPr="0099637C">
        <w:tab/>
        <w:t xml:space="preserve">Simons MJP, </w:t>
      </w:r>
      <w:proofErr w:type="spellStart"/>
      <w:r w:rsidRPr="0099637C">
        <w:t>Reimert</w:t>
      </w:r>
      <w:proofErr w:type="spellEnd"/>
      <w:r w:rsidRPr="0099637C">
        <w:t xml:space="preserve"> I, van der </w:t>
      </w:r>
      <w:proofErr w:type="spellStart"/>
      <w:r w:rsidRPr="0099637C">
        <w:t>Vinne</w:t>
      </w:r>
      <w:proofErr w:type="spellEnd"/>
      <w:r w:rsidRPr="0099637C">
        <w:t xml:space="preserve"> V, </w:t>
      </w:r>
      <w:proofErr w:type="spellStart"/>
      <w:r w:rsidRPr="0099637C">
        <w:t>Hambly</w:t>
      </w:r>
      <w:proofErr w:type="spellEnd"/>
      <w:r w:rsidRPr="0099637C">
        <w:t xml:space="preserve"> C, </w:t>
      </w:r>
      <w:proofErr w:type="spellStart"/>
      <w:r w:rsidRPr="0099637C">
        <w:t>Vaanholt</w:t>
      </w:r>
      <w:proofErr w:type="spellEnd"/>
      <w:r w:rsidRPr="0099637C">
        <w:t xml:space="preserve"> LM, Speakman JR, </w:t>
      </w:r>
      <w:proofErr w:type="spellStart"/>
      <w:r w:rsidRPr="0099637C">
        <w:t>Gerkema</w:t>
      </w:r>
      <w:proofErr w:type="spellEnd"/>
      <w:r w:rsidRPr="0099637C">
        <w:t xml:space="preserve"> MP. 2011 Ambient temperature shapes reproductive output during pregnancy and lactation in the common vole (Microtus </w:t>
      </w:r>
      <w:proofErr w:type="spellStart"/>
      <w:r w:rsidRPr="0099637C">
        <w:t>arvalis</w:t>
      </w:r>
      <w:proofErr w:type="spellEnd"/>
      <w:r w:rsidRPr="0099637C">
        <w:t xml:space="preserve">):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DA1F7C">
      <w:pPr>
        <w:pStyle w:val="Bibliography"/>
        <w:spacing w:line="360" w:lineRule="auto"/>
        <w:pPrChange w:id="146" w:author="Giulia Masoero" w:date="2023-05-04T16:29:00Z">
          <w:pPr>
            <w:pStyle w:val="Bibliography"/>
          </w:pPr>
        </w:pPrChange>
      </w:pPr>
      <w:r w:rsidRPr="0099637C">
        <w:t>9.</w:t>
      </w:r>
      <w:r w:rsidRPr="0099637C">
        <w:tab/>
      </w:r>
      <w:proofErr w:type="spellStart"/>
      <w:r w:rsidRPr="0099637C">
        <w:t>Beauplet</w:t>
      </w:r>
      <w:proofErr w:type="spellEnd"/>
      <w:r w:rsidRPr="0099637C">
        <w:t xml:space="preserve"> G, </w:t>
      </w:r>
      <w:proofErr w:type="spellStart"/>
      <w:r w:rsidRPr="0099637C">
        <w:t>Guinet</w:t>
      </w:r>
      <w:proofErr w:type="spellEnd"/>
      <w:r w:rsidRPr="0099637C">
        <w:t xml:space="preserve">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DA1F7C">
      <w:pPr>
        <w:pStyle w:val="Bibliography"/>
        <w:spacing w:line="360" w:lineRule="auto"/>
        <w:pPrChange w:id="147" w:author="Giulia Masoero" w:date="2023-05-04T16:29:00Z">
          <w:pPr>
            <w:pStyle w:val="Bibliography"/>
          </w:pPr>
        </w:pPrChange>
      </w:pPr>
      <w:r w:rsidRPr="0099637C">
        <w:lastRenderedPageBreak/>
        <w:t>10.</w:t>
      </w:r>
      <w:r w:rsidRPr="0099637C">
        <w:tab/>
        <w:t>Festa-</w:t>
      </w:r>
      <w:proofErr w:type="spellStart"/>
      <w:r w:rsidRPr="0099637C">
        <w:t>Bianchet</w:t>
      </w:r>
      <w:proofErr w:type="spellEnd"/>
      <w:r w:rsidRPr="0099637C">
        <w:t xml:space="preserve"> M, Jorgenson JT, </w:t>
      </w:r>
      <w:proofErr w:type="spellStart"/>
      <w:r w:rsidRPr="0099637C">
        <w:t>Réale</w:t>
      </w:r>
      <w:proofErr w:type="spellEnd"/>
      <w:r w:rsidRPr="0099637C">
        <w:t xml:space="preserv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w:t>
      </w:r>
      <w:proofErr w:type="spellStart"/>
      <w:r w:rsidRPr="0099637C">
        <w:t>beheco</w:t>
      </w:r>
      <w:proofErr w:type="spellEnd"/>
      <w:r w:rsidRPr="0099637C">
        <w:t>/11.6.633)</w:t>
      </w:r>
    </w:p>
    <w:p w14:paraId="2EBB60E2" w14:textId="77777777" w:rsidR="0099637C" w:rsidRPr="0099637C" w:rsidRDefault="0099637C" w:rsidP="00DA1F7C">
      <w:pPr>
        <w:pStyle w:val="Bibliography"/>
        <w:spacing w:line="360" w:lineRule="auto"/>
        <w:pPrChange w:id="148" w:author="Giulia Masoero" w:date="2023-05-04T16:29:00Z">
          <w:pPr>
            <w:pStyle w:val="Bibliography"/>
          </w:pPr>
        </w:pPrChange>
      </w:pPr>
      <w:r w:rsidRPr="0099637C">
        <w:t>11.</w:t>
      </w:r>
      <w:r w:rsidRPr="0099637C">
        <w:tab/>
      </w:r>
      <w:proofErr w:type="spellStart"/>
      <w:r w:rsidRPr="0099637C">
        <w:t>Garel</w:t>
      </w:r>
      <w:proofErr w:type="spellEnd"/>
      <w:r w:rsidRPr="0099637C">
        <w:t xml:space="preserve"> M, Gaillard J-M, </w:t>
      </w:r>
      <w:proofErr w:type="spellStart"/>
      <w:r w:rsidRPr="0099637C">
        <w:t>Jullien</w:t>
      </w:r>
      <w:proofErr w:type="spellEnd"/>
      <w:r w:rsidRPr="0099637C">
        <w:t xml:space="preserve"> J-M, Dubray D, Maillard D, </w:t>
      </w:r>
      <w:proofErr w:type="spellStart"/>
      <w:r w:rsidRPr="0099637C">
        <w:t>Loison</w:t>
      </w:r>
      <w:proofErr w:type="spellEnd"/>
      <w:r w:rsidRPr="0099637C">
        <w:t xml:space="preserve">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DA1F7C">
      <w:pPr>
        <w:pStyle w:val="Bibliography"/>
        <w:spacing w:line="360" w:lineRule="auto"/>
        <w:pPrChange w:id="149" w:author="Giulia Masoero" w:date="2023-05-04T16:29:00Z">
          <w:pPr>
            <w:pStyle w:val="Bibliography"/>
          </w:pPr>
        </w:pPrChange>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DA1F7C">
      <w:pPr>
        <w:pStyle w:val="Bibliography"/>
        <w:spacing w:line="360" w:lineRule="auto"/>
        <w:pPrChange w:id="150" w:author="Giulia Masoero" w:date="2023-05-04T16:29:00Z">
          <w:pPr>
            <w:pStyle w:val="Bibliography"/>
          </w:pPr>
        </w:pPrChange>
      </w:pPr>
      <w:r w:rsidRPr="0099637C">
        <w:t>13.</w:t>
      </w:r>
      <w:r w:rsidRPr="0099637C">
        <w:tab/>
        <w:t>Gaillard J-M, Festa-</w:t>
      </w:r>
      <w:proofErr w:type="spellStart"/>
      <w:r w:rsidRPr="0099637C">
        <w:t>Bianchet</w:t>
      </w:r>
      <w:proofErr w:type="spellEnd"/>
      <w:r w:rsidRPr="0099637C">
        <w:t xml:space="preserve"> M, </w:t>
      </w:r>
      <w:proofErr w:type="spellStart"/>
      <w:r w:rsidRPr="0099637C">
        <w:t>Yoccoz</w:t>
      </w:r>
      <w:proofErr w:type="spellEnd"/>
      <w:r w:rsidRPr="0099637C">
        <w:t xml:space="preserve"> NG, </w:t>
      </w:r>
      <w:proofErr w:type="spellStart"/>
      <w:r w:rsidRPr="0099637C">
        <w:t>Loison</w:t>
      </w:r>
      <w:proofErr w:type="spellEnd"/>
      <w:r w:rsidRPr="0099637C">
        <w:t xml:space="preserve"> A, </w:t>
      </w:r>
      <w:proofErr w:type="spellStart"/>
      <w:r w:rsidRPr="0099637C">
        <w:t>Toigo</w:t>
      </w:r>
      <w:proofErr w:type="spellEnd"/>
      <w:r w:rsidRPr="0099637C">
        <w:t xml:space="preserve">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DA1F7C">
      <w:pPr>
        <w:pStyle w:val="Bibliography"/>
        <w:spacing w:line="360" w:lineRule="auto"/>
        <w:pPrChange w:id="151" w:author="Giulia Masoero" w:date="2023-05-04T16:29:00Z">
          <w:pPr>
            <w:pStyle w:val="Bibliography"/>
          </w:pPr>
        </w:pPrChange>
      </w:pPr>
      <w:r w:rsidRPr="0099637C">
        <w:t>14.</w:t>
      </w:r>
      <w:r w:rsidRPr="0099637C">
        <w:tab/>
      </w:r>
      <w:proofErr w:type="spellStart"/>
      <w:r w:rsidRPr="0099637C">
        <w:t>Forchhammer</w:t>
      </w:r>
      <w:proofErr w:type="spellEnd"/>
      <w:r w:rsidRPr="0099637C">
        <w:t xml:space="preserve"> MC, </w:t>
      </w:r>
      <w:proofErr w:type="spellStart"/>
      <w:r w:rsidRPr="0099637C">
        <w:t>Clutton</w:t>
      </w:r>
      <w:proofErr w:type="spellEnd"/>
      <w:r w:rsidRPr="0099637C">
        <w:t xml:space="preserve">-Brock TH, </w:t>
      </w:r>
      <w:proofErr w:type="spellStart"/>
      <w:r w:rsidRPr="0099637C">
        <w:t>Lindström</w:t>
      </w:r>
      <w:proofErr w:type="spellEnd"/>
      <w:r w:rsidRPr="0099637C">
        <w:t xml:space="preserve"> J, </w:t>
      </w:r>
      <w:proofErr w:type="spellStart"/>
      <w:r w:rsidRPr="0099637C">
        <w:t>Albon</w:t>
      </w:r>
      <w:proofErr w:type="spellEnd"/>
      <w:r w:rsidRPr="0099637C">
        <w:t xml:space="preserve">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DA1F7C">
      <w:pPr>
        <w:pStyle w:val="Bibliography"/>
        <w:spacing w:line="360" w:lineRule="auto"/>
        <w:pPrChange w:id="152" w:author="Giulia Masoero" w:date="2023-05-04T16:29:00Z">
          <w:pPr>
            <w:pStyle w:val="Bibliography"/>
          </w:pPr>
        </w:pPrChange>
      </w:pPr>
      <w:r w:rsidRPr="0099637C">
        <w:t>15.</w:t>
      </w:r>
      <w:r w:rsidRPr="0099637C">
        <w:tab/>
      </w:r>
      <w:proofErr w:type="spellStart"/>
      <w:r w:rsidRPr="0099637C">
        <w:t>Herfindal</w:t>
      </w:r>
      <w:proofErr w:type="spellEnd"/>
      <w:r w:rsidRPr="0099637C">
        <w:t xml:space="preserve"> I, Solberg EJ, Sæther B-E, </w:t>
      </w:r>
      <w:proofErr w:type="spellStart"/>
      <w:r w:rsidRPr="0099637C">
        <w:t>Høgda</w:t>
      </w:r>
      <w:proofErr w:type="spellEnd"/>
      <w:r w:rsidRPr="0099637C">
        <w:t xml:space="preserve"> KA, Andersen R. 2006 Environmental phenology and geographical gradients in moose body mass. </w:t>
      </w:r>
      <w:proofErr w:type="spellStart"/>
      <w:r w:rsidRPr="0099637C">
        <w:rPr>
          <w:i/>
          <w:iCs/>
        </w:rPr>
        <w:t>Oecologia</w:t>
      </w:r>
      <w:proofErr w:type="spellEnd"/>
      <w:r w:rsidRPr="0099637C">
        <w:t xml:space="preserve"> </w:t>
      </w:r>
      <w:r w:rsidRPr="0099637C">
        <w:rPr>
          <w:b/>
          <w:bCs/>
        </w:rPr>
        <w:t>150</w:t>
      </w:r>
      <w:r w:rsidRPr="0099637C">
        <w:t>, 213–224. (doi:10.1007/s00442-006-0519-8)</w:t>
      </w:r>
    </w:p>
    <w:p w14:paraId="78C50B6A" w14:textId="77777777" w:rsidR="0099637C" w:rsidRPr="0099637C" w:rsidRDefault="0099637C" w:rsidP="00DA1F7C">
      <w:pPr>
        <w:pStyle w:val="Bibliography"/>
        <w:spacing w:line="360" w:lineRule="auto"/>
        <w:pPrChange w:id="153" w:author="Giulia Masoero" w:date="2023-05-04T16:29:00Z">
          <w:pPr>
            <w:pStyle w:val="Bibliography"/>
          </w:pPr>
        </w:pPrChange>
      </w:pPr>
      <w:r w:rsidRPr="0099637C">
        <w:t>16.</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DA1F7C">
      <w:pPr>
        <w:pStyle w:val="Bibliography"/>
        <w:spacing w:line="360" w:lineRule="auto"/>
        <w:pPrChange w:id="154" w:author="Giulia Masoero" w:date="2023-05-04T16:29:00Z">
          <w:pPr>
            <w:pStyle w:val="Bibliography"/>
          </w:pPr>
        </w:pPrChange>
      </w:pPr>
      <w:r w:rsidRPr="0099637C">
        <w:t>17.</w:t>
      </w:r>
      <w:r w:rsidRPr="0099637C">
        <w:tab/>
      </w:r>
      <w:proofErr w:type="spellStart"/>
      <w:r w:rsidRPr="0099637C">
        <w:t>Corlatti</w:t>
      </w:r>
      <w:proofErr w:type="spellEnd"/>
      <w:r w:rsidRPr="0099637C">
        <w:t xml:space="preserve"> L, </w:t>
      </w:r>
      <w:proofErr w:type="spellStart"/>
      <w:r w:rsidRPr="0099637C">
        <w:t>Lorenzini</w:t>
      </w:r>
      <w:proofErr w:type="spellEnd"/>
      <w:r w:rsidRPr="0099637C">
        <w:t xml:space="preserve">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DA1F7C">
      <w:pPr>
        <w:pStyle w:val="Bibliography"/>
        <w:spacing w:line="360" w:lineRule="auto"/>
        <w:pPrChange w:id="155" w:author="Giulia Masoero" w:date="2023-05-04T16:29:00Z">
          <w:pPr>
            <w:pStyle w:val="Bibliography"/>
          </w:pPr>
        </w:pPrChange>
      </w:pPr>
      <w:r w:rsidRPr="0099637C">
        <w:t>18.</w:t>
      </w:r>
      <w:r w:rsidRPr="0099637C">
        <w:tab/>
      </w:r>
      <w:proofErr w:type="spellStart"/>
      <w:r w:rsidRPr="0099637C">
        <w:t>Ascenzi</w:t>
      </w:r>
      <w:proofErr w:type="spellEnd"/>
      <w:r w:rsidRPr="0099637C">
        <w:t xml:space="preserve"> P </w:t>
      </w:r>
      <w:r w:rsidRPr="0099637C">
        <w:rPr>
          <w:i/>
          <w:iCs/>
        </w:rPr>
        <w:t>et al.</w:t>
      </w:r>
      <w:r w:rsidRPr="0099637C">
        <w:t xml:space="preserve"> 1993 Functional, spectroscopic and structural properties of </w:t>
      </w:r>
      <w:proofErr w:type="spellStart"/>
      <w:r w:rsidRPr="0099637C">
        <w:t>haemoglobin</w:t>
      </w:r>
      <w:proofErr w:type="spellEnd"/>
      <w:r w:rsidRPr="0099637C">
        <w:t xml:space="preserve"> from chamois (Rupicapra rupicapra) and steinbock (Capra </w:t>
      </w:r>
      <w:proofErr w:type="spellStart"/>
      <w:r w:rsidRPr="0099637C">
        <w:t>hircus</w:t>
      </w:r>
      <w:proofErr w:type="spellEnd"/>
      <w:r w:rsidRPr="0099637C">
        <w:t xml:space="preserve">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DA1F7C">
      <w:pPr>
        <w:pStyle w:val="Bibliography"/>
        <w:spacing w:line="360" w:lineRule="auto"/>
        <w:pPrChange w:id="156" w:author="Giulia Masoero" w:date="2023-05-04T16:29:00Z">
          <w:pPr>
            <w:pStyle w:val="Bibliography"/>
          </w:pPr>
        </w:pPrChange>
      </w:pPr>
      <w:r w:rsidRPr="0099637C">
        <w:t>19.</w:t>
      </w:r>
      <w:r w:rsidRPr="0099637C">
        <w:tab/>
      </w:r>
      <w:proofErr w:type="spellStart"/>
      <w:r w:rsidRPr="0099637C">
        <w:t>Ernakovich</w:t>
      </w:r>
      <w:proofErr w:type="spellEnd"/>
      <w:r w:rsidRPr="0099637C">
        <w:t xml:space="preserve"> JG, Hopping KA, </w:t>
      </w:r>
      <w:proofErr w:type="spellStart"/>
      <w:r w:rsidRPr="0099637C">
        <w:t>Berdanier</w:t>
      </w:r>
      <w:proofErr w:type="spellEnd"/>
      <w:r w:rsidRPr="0099637C">
        <w:t xml:space="preserve"> AB, Simpson RT, </w:t>
      </w:r>
      <w:proofErr w:type="spellStart"/>
      <w:r w:rsidRPr="0099637C">
        <w:t>Kachergis</w:t>
      </w:r>
      <w:proofErr w:type="spellEnd"/>
      <w:r w:rsidRPr="0099637C">
        <w:t xml:space="preserve"> EJ, </w:t>
      </w:r>
      <w:proofErr w:type="spellStart"/>
      <w:r w:rsidRPr="0099637C">
        <w:t>Steltzer</w:t>
      </w:r>
      <w:proofErr w:type="spellEnd"/>
      <w:r w:rsidRPr="0099637C">
        <w:t xml:space="preserve">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DA1F7C">
      <w:pPr>
        <w:pStyle w:val="Bibliography"/>
        <w:spacing w:line="360" w:lineRule="auto"/>
        <w:pPrChange w:id="157" w:author="Giulia Masoero" w:date="2023-05-04T16:29:00Z">
          <w:pPr>
            <w:pStyle w:val="Bibliography"/>
          </w:pPr>
        </w:pPrChange>
      </w:pPr>
      <w:r w:rsidRPr="0099637C">
        <w:lastRenderedPageBreak/>
        <w:t>20.</w:t>
      </w:r>
      <w:r w:rsidRPr="0099637C">
        <w:tab/>
        <w:t xml:space="preserve">Turco M, Palazzi E, von Hardenberg J, </w:t>
      </w:r>
      <w:proofErr w:type="spellStart"/>
      <w:r w:rsidRPr="0099637C">
        <w:t>Provenzale</w:t>
      </w:r>
      <w:proofErr w:type="spellEnd"/>
      <w:r w:rsidRPr="0099637C">
        <w:t xml:space="preserv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DA1F7C">
      <w:pPr>
        <w:pStyle w:val="Bibliography"/>
        <w:spacing w:line="360" w:lineRule="auto"/>
        <w:pPrChange w:id="158" w:author="Giulia Masoero" w:date="2023-05-04T16:29:00Z">
          <w:pPr>
            <w:pStyle w:val="Bibliography"/>
          </w:pPr>
        </w:pPrChange>
      </w:pPr>
      <w:r w:rsidRPr="0099637C">
        <w:t>21.</w:t>
      </w:r>
      <w:r w:rsidRPr="0099637C">
        <w:tab/>
        <w:t xml:space="preserve">Mason TH, </w:t>
      </w:r>
      <w:proofErr w:type="spellStart"/>
      <w:r w:rsidRPr="0099637C">
        <w:t>Apollonio</w:t>
      </w:r>
      <w:proofErr w:type="spellEnd"/>
      <w:r w:rsidRPr="0099637C">
        <w:t xml:space="preserve"> M, </w:t>
      </w:r>
      <w:proofErr w:type="spellStart"/>
      <w:r w:rsidRPr="0099637C">
        <w:t>Chirichella</w:t>
      </w:r>
      <w:proofErr w:type="spellEnd"/>
      <w:r w:rsidRPr="0099637C">
        <w:t xml:space="preserve">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DA1F7C">
      <w:pPr>
        <w:pStyle w:val="Bibliography"/>
        <w:spacing w:line="360" w:lineRule="auto"/>
        <w:pPrChange w:id="159" w:author="Giulia Masoero" w:date="2023-05-04T16:29:00Z">
          <w:pPr>
            <w:pStyle w:val="Bibliography"/>
          </w:pPr>
        </w:pPrChange>
      </w:pPr>
      <w:r w:rsidRPr="0099637C">
        <w:t>22.</w:t>
      </w:r>
      <w:r w:rsidRPr="0099637C">
        <w:tab/>
        <w:t xml:space="preserve">Reiner R, </w:t>
      </w:r>
      <w:proofErr w:type="spellStart"/>
      <w:r w:rsidRPr="0099637C">
        <w:t>Zedrosser</w:t>
      </w:r>
      <w:proofErr w:type="spellEnd"/>
      <w:r w:rsidRPr="0099637C">
        <w:t xml:space="preserve"> A, </w:t>
      </w:r>
      <w:proofErr w:type="spellStart"/>
      <w:r w:rsidRPr="0099637C">
        <w:t>Zeiler</w:t>
      </w:r>
      <w:proofErr w:type="spellEnd"/>
      <w:r w:rsidRPr="0099637C">
        <w:t xml:space="preserve"> H, </w:t>
      </w:r>
      <w:proofErr w:type="spellStart"/>
      <w:r w:rsidRPr="0099637C">
        <w:t>Hackländer</w:t>
      </w:r>
      <w:proofErr w:type="spellEnd"/>
      <w:r w:rsidRPr="0099637C">
        <w:t xml:space="preserve"> K, </w:t>
      </w:r>
      <w:proofErr w:type="spellStart"/>
      <w:r w:rsidRPr="0099637C">
        <w:t>Corlatti</w:t>
      </w:r>
      <w:proofErr w:type="spellEnd"/>
      <w:r w:rsidRPr="0099637C">
        <w:t xml:space="preserve">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DA1F7C">
      <w:pPr>
        <w:pStyle w:val="Bibliography"/>
        <w:spacing w:line="360" w:lineRule="auto"/>
        <w:pPrChange w:id="160" w:author="Giulia Masoero" w:date="2023-05-04T16:29:00Z">
          <w:pPr>
            <w:pStyle w:val="Bibliography"/>
          </w:pPr>
        </w:pPrChange>
      </w:pPr>
      <w:r w:rsidRPr="0099637C">
        <w:t>23.</w:t>
      </w:r>
      <w:r w:rsidRPr="0099637C">
        <w:tab/>
      </w:r>
      <w:proofErr w:type="spellStart"/>
      <w:r w:rsidRPr="0099637C">
        <w:t>Büntgen</w:t>
      </w:r>
      <w:proofErr w:type="spellEnd"/>
      <w:r w:rsidRPr="0099637C">
        <w:t xml:space="preserve"> U, Jenny H, </w:t>
      </w:r>
      <w:proofErr w:type="spellStart"/>
      <w:r w:rsidRPr="0099637C">
        <w:t>Galván</w:t>
      </w:r>
      <w:proofErr w:type="spellEnd"/>
      <w:r w:rsidRPr="0099637C">
        <w:t xml:space="preserve"> JD, </w:t>
      </w:r>
      <w:proofErr w:type="spellStart"/>
      <w:r w:rsidRPr="0099637C">
        <w:t>Piermattei</w:t>
      </w:r>
      <w:proofErr w:type="spellEnd"/>
      <w:r w:rsidRPr="0099637C">
        <w:t xml:space="preserve"> A, </w:t>
      </w:r>
      <w:proofErr w:type="spellStart"/>
      <w:r w:rsidRPr="0099637C">
        <w:t>Krusic</w:t>
      </w:r>
      <w:proofErr w:type="spellEnd"/>
      <w:r w:rsidRPr="0099637C">
        <w:t xml:space="preserve">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DA1F7C">
      <w:pPr>
        <w:pStyle w:val="Bibliography"/>
        <w:spacing w:line="360" w:lineRule="auto"/>
        <w:pPrChange w:id="161" w:author="Giulia Masoero" w:date="2023-05-04T16:29:00Z">
          <w:pPr>
            <w:pStyle w:val="Bibliography"/>
          </w:pPr>
        </w:pPrChange>
      </w:pPr>
      <w:r w:rsidRPr="0099637C">
        <w:t>24.</w:t>
      </w:r>
      <w:r w:rsidRPr="0099637C">
        <w:tab/>
        <w:t xml:space="preserve">von Hardenberg A, Bassano B, </w:t>
      </w:r>
      <w:proofErr w:type="spellStart"/>
      <w:r w:rsidRPr="0099637C">
        <w:t>Peracino</w:t>
      </w:r>
      <w:proofErr w:type="spellEnd"/>
      <w:r w:rsidRPr="0099637C">
        <w:t xml:space="preserve">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DA1F7C">
      <w:pPr>
        <w:pStyle w:val="Bibliography"/>
        <w:spacing w:line="360" w:lineRule="auto"/>
        <w:pPrChange w:id="162" w:author="Giulia Masoero" w:date="2023-05-04T16:29:00Z">
          <w:pPr>
            <w:pStyle w:val="Bibliography"/>
          </w:pPr>
        </w:pPrChange>
      </w:pPr>
      <w:r w:rsidRPr="0099637C">
        <w:t>25.</w:t>
      </w:r>
      <w:r w:rsidRPr="0099637C">
        <w:tab/>
        <w:t xml:space="preserve">Bassano B, Perrone A, Hardenberg AV. 2003 Body weight and horn development </w:t>
      </w:r>
      <w:proofErr w:type="spellStart"/>
      <w:r w:rsidRPr="0099637C">
        <w:t>im</w:t>
      </w:r>
      <w:proofErr w:type="spellEnd"/>
      <w:r w:rsidRPr="0099637C">
        <w:t xml:space="preserve"> Alpine chamois, Rupicapra </w:t>
      </w:r>
      <w:proofErr w:type="spellStart"/>
      <w:r w:rsidRPr="0099637C">
        <w:t>rupicapra</w:t>
      </w:r>
      <w:proofErr w:type="spellEnd"/>
      <w:r w:rsidRPr="0099637C">
        <w:t xml:space="preserve"> (Bovidae, </w:t>
      </w:r>
      <w:proofErr w:type="spellStart"/>
      <w:r w:rsidRPr="0099637C">
        <w:t>Caprinae</w:t>
      </w:r>
      <w:proofErr w:type="spellEnd"/>
      <w:r w:rsidRPr="0099637C">
        <w:t xml:space="preserve">). </w:t>
      </w:r>
      <w:r w:rsidRPr="0099637C">
        <w:rPr>
          <w:b/>
          <w:bCs/>
        </w:rPr>
        <w:t>67</w:t>
      </w:r>
      <w:r w:rsidRPr="0099637C">
        <w:t>, 65–74. (doi:10.1515/mamm.2003.67.1.65)</w:t>
      </w:r>
    </w:p>
    <w:p w14:paraId="2B56FF80" w14:textId="77777777" w:rsidR="0099637C" w:rsidRPr="0099637C" w:rsidRDefault="0099637C" w:rsidP="00DA1F7C">
      <w:pPr>
        <w:pStyle w:val="Bibliography"/>
        <w:spacing w:line="360" w:lineRule="auto"/>
        <w:pPrChange w:id="163" w:author="Giulia Masoero" w:date="2023-05-04T16:29:00Z">
          <w:pPr>
            <w:pStyle w:val="Bibliography"/>
          </w:pPr>
        </w:pPrChange>
      </w:pPr>
      <w:r w:rsidRPr="0099637C">
        <w:t>26.</w:t>
      </w:r>
      <w:r w:rsidRPr="0099637C">
        <w:tab/>
      </w:r>
      <w:proofErr w:type="spellStart"/>
      <w:r w:rsidRPr="0099637C">
        <w:t>Garel</w:t>
      </w:r>
      <w:proofErr w:type="spellEnd"/>
      <w:r w:rsidRPr="0099637C">
        <w:t xml:space="preserve"> M, </w:t>
      </w:r>
      <w:proofErr w:type="spellStart"/>
      <w:r w:rsidRPr="0099637C">
        <w:t>Loison</w:t>
      </w:r>
      <w:proofErr w:type="spellEnd"/>
      <w:r w:rsidRPr="0099637C">
        <w:t xml:space="preserve"> A, </w:t>
      </w:r>
      <w:proofErr w:type="spellStart"/>
      <w:r w:rsidRPr="0099637C">
        <w:t>Jullien</w:t>
      </w:r>
      <w:proofErr w:type="spellEnd"/>
      <w:r w:rsidRPr="0099637C">
        <w:t xml:space="preserve">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DA1F7C">
      <w:pPr>
        <w:pStyle w:val="Bibliography"/>
        <w:spacing w:line="360" w:lineRule="auto"/>
        <w:pPrChange w:id="164" w:author="Giulia Masoero" w:date="2023-05-04T16:29:00Z">
          <w:pPr>
            <w:pStyle w:val="Bibliography"/>
          </w:pPr>
        </w:pPrChange>
      </w:pPr>
      <w:r w:rsidRPr="0099637C">
        <w:t>27.</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DA1F7C">
      <w:pPr>
        <w:pStyle w:val="Bibliography"/>
        <w:spacing w:line="360" w:lineRule="auto"/>
        <w:pPrChange w:id="165" w:author="Giulia Masoero" w:date="2023-05-04T16:29:00Z">
          <w:pPr>
            <w:pStyle w:val="Bibliography"/>
          </w:pPr>
        </w:pPrChange>
      </w:pPr>
      <w:r w:rsidRPr="0099637C">
        <w:t>28.</w:t>
      </w:r>
      <w:r w:rsidRPr="0099637C">
        <w:tab/>
      </w:r>
      <w:proofErr w:type="spellStart"/>
      <w:r w:rsidRPr="0099637C">
        <w:t>Scornavacca</w:t>
      </w:r>
      <w:proofErr w:type="spellEnd"/>
      <w:r w:rsidRPr="0099637C">
        <w:t xml:space="preserve"> D, </w:t>
      </w:r>
      <w:proofErr w:type="spellStart"/>
      <w:r w:rsidRPr="0099637C">
        <w:t>Cotza</w:t>
      </w:r>
      <w:proofErr w:type="spellEnd"/>
      <w:r w:rsidRPr="0099637C">
        <w:t xml:space="preserve"> A, Lovari S, Ferretti F. 2018 Suckling </w:t>
      </w:r>
      <w:proofErr w:type="spellStart"/>
      <w:r w:rsidRPr="0099637C">
        <w:t>behaviour</w:t>
      </w:r>
      <w:proofErr w:type="spellEnd"/>
      <w:r w:rsidRPr="0099637C">
        <w:t xml:space="preserve"> and </w:t>
      </w:r>
      <w:proofErr w:type="spellStart"/>
      <w:r w:rsidRPr="0099637C">
        <w:t>allonursing</w:t>
      </w:r>
      <w:proofErr w:type="spellEnd"/>
      <w:r w:rsidRPr="0099637C">
        <w:t xml:space="preserve">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DA1F7C">
      <w:pPr>
        <w:pStyle w:val="Bibliography"/>
        <w:spacing w:line="360" w:lineRule="auto"/>
        <w:pPrChange w:id="166" w:author="Giulia Masoero" w:date="2023-05-04T16:29:00Z">
          <w:pPr>
            <w:pStyle w:val="Bibliography"/>
          </w:pPr>
        </w:pPrChange>
      </w:pPr>
      <w:r w:rsidRPr="0099637C">
        <w:lastRenderedPageBreak/>
        <w:t>29.</w:t>
      </w:r>
      <w:r w:rsidRPr="0099637C">
        <w:tab/>
      </w:r>
      <w:proofErr w:type="spellStart"/>
      <w:r w:rsidRPr="0099637C">
        <w:t>Pettorelli</w:t>
      </w:r>
      <w:proofErr w:type="spellEnd"/>
      <w:r w:rsidRPr="0099637C">
        <w:t xml:space="preserve"> N, Pelletier F, Hardenberg A von, Festa-</w:t>
      </w:r>
      <w:proofErr w:type="spellStart"/>
      <w:r w:rsidRPr="0099637C">
        <w:t>Bianchet</w:t>
      </w:r>
      <w:proofErr w:type="spellEnd"/>
      <w:r w:rsidRPr="0099637C">
        <w:t xml:space="preserve"> M, </w:t>
      </w:r>
      <w:proofErr w:type="spellStart"/>
      <w:r w:rsidRPr="0099637C">
        <w:t>Côté</w:t>
      </w:r>
      <w:proofErr w:type="spellEnd"/>
      <w:r w:rsidRPr="0099637C">
        <w:t xml:space="preserve">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DA1F7C">
      <w:pPr>
        <w:pStyle w:val="Bibliography"/>
        <w:spacing w:line="360" w:lineRule="auto"/>
        <w:pPrChange w:id="167" w:author="Giulia Masoero" w:date="2023-05-04T16:29:00Z">
          <w:pPr>
            <w:pStyle w:val="Bibliography"/>
          </w:pPr>
        </w:pPrChange>
      </w:pPr>
      <w:r w:rsidRPr="0099637C">
        <w:t>30.</w:t>
      </w:r>
      <w:r w:rsidRPr="0099637C">
        <w:tab/>
        <w:t xml:space="preserve">Shackleton DM. 1997 Wild sheep and goats and their relatives : status survey and conservation action plan for </w:t>
      </w:r>
      <w:proofErr w:type="spellStart"/>
      <w:r w:rsidRPr="0099637C">
        <w:t>Caprinae</w:t>
      </w:r>
      <w:proofErr w:type="spellEnd"/>
      <w:r w:rsidRPr="0099637C">
        <w:t xml:space="preserve">. </w:t>
      </w:r>
    </w:p>
    <w:p w14:paraId="240BDC0F" w14:textId="77777777" w:rsidR="0099637C" w:rsidRPr="0099637C" w:rsidRDefault="0099637C" w:rsidP="00DA1F7C">
      <w:pPr>
        <w:pStyle w:val="Bibliography"/>
        <w:spacing w:line="360" w:lineRule="auto"/>
        <w:pPrChange w:id="168" w:author="Giulia Masoero" w:date="2023-05-04T16:29:00Z">
          <w:pPr>
            <w:pStyle w:val="Bibliography"/>
          </w:pPr>
        </w:pPrChange>
      </w:pPr>
      <w:r w:rsidRPr="0099637C">
        <w:t>31.</w:t>
      </w:r>
      <w:r w:rsidRPr="0099637C">
        <w:tab/>
      </w:r>
      <w:proofErr w:type="spellStart"/>
      <w:r w:rsidRPr="0099637C">
        <w:t>Spitzenberger</w:t>
      </w:r>
      <w:proofErr w:type="spellEnd"/>
      <w:r w:rsidRPr="0099637C">
        <w:t xml:space="preserve"> F, Bauer K, Mayer A, Weis E, </w:t>
      </w:r>
      <w:proofErr w:type="spellStart"/>
      <w:r w:rsidRPr="0099637C">
        <w:t>Preleuthner</w:t>
      </w:r>
      <w:proofErr w:type="spellEnd"/>
      <w:r w:rsidRPr="0099637C">
        <w:t xml:space="preserve"> M, </w:t>
      </w:r>
      <w:proofErr w:type="spellStart"/>
      <w:r w:rsidRPr="0099637C">
        <w:t>Sackl</w:t>
      </w:r>
      <w:proofErr w:type="spellEnd"/>
      <w:r w:rsidRPr="0099637C">
        <w:t xml:space="preserve"> P, </w:t>
      </w:r>
      <w:proofErr w:type="spellStart"/>
      <w:r w:rsidRPr="0099637C">
        <w:t>Sieber</w:t>
      </w:r>
      <w:proofErr w:type="spellEnd"/>
      <w:r w:rsidRPr="0099637C">
        <w:t xml:space="preserve"> J. 2001 </w:t>
      </w:r>
      <w:r w:rsidRPr="0099637C">
        <w:rPr>
          <w:i/>
          <w:iCs/>
        </w:rPr>
        <w:t xml:space="preserve">Die </w:t>
      </w:r>
      <w:proofErr w:type="spellStart"/>
      <w:r w:rsidRPr="0099637C">
        <w:rPr>
          <w:i/>
          <w:iCs/>
        </w:rPr>
        <w:t>Säugetierfauna</w:t>
      </w:r>
      <w:proofErr w:type="spellEnd"/>
      <w:r w:rsidRPr="0099637C">
        <w:rPr>
          <w:i/>
          <w:iCs/>
        </w:rPr>
        <w:t xml:space="preserve"> </w:t>
      </w:r>
      <w:proofErr w:type="spellStart"/>
      <w:r w:rsidRPr="0099637C">
        <w:rPr>
          <w:i/>
          <w:iCs/>
        </w:rPr>
        <w:t>Österreichs</w:t>
      </w:r>
      <w:proofErr w:type="spellEnd"/>
      <w:r w:rsidRPr="0099637C">
        <w:t xml:space="preserve">. </w:t>
      </w:r>
      <w:proofErr w:type="spellStart"/>
      <w:r w:rsidRPr="0099637C">
        <w:t>Bundesministerium</w:t>
      </w:r>
      <w:proofErr w:type="spellEnd"/>
      <w:r w:rsidRPr="0099637C">
        <w:t xml:space="preserve"> für Land-und </w:t>
      </w:r>
      <w:proofErr w:type="spellStart"/>
      <w:r w:rsidRPr="0099637C">
        <w:t>Forstwirtschaft</w:t>
      </w:r>
      <w:proofErr w:type="spellEnd"/>
      <w:r w:rsidRPr="0099637C">
        <w:t xml:space="preserve">, Umwelt und </w:t>
      </w:r>
      <w:proofErr w:type="spellStart"/>
      <w:r w:rsidRPr="0099637C">
        <w:t>Wasserwirtschaft</w:t>
      </w:r>
      <w:proofErr w:type="spellEnd"/>
      <w:r w:rsidRPr="0099637C">
        <w:t xml:space="preserve">. </w:t>
      </w:r>
    </w:p>
    <w:p w14:paraId="7605E73D" w14:textId="77777777" w:rsidR="0099637C" w:rsidRPr="0099637C" w:rsidRDefault="0099637C" w:rsidP="00DA1F7C">
      <w:pPr>
        <w:pStyle w:val="Bibliography"/>
        <w:spacing w:line="360" w:lineRule="auto"/>
        <w:pPrChange w:id="169" w:author="Giulia Masoero" w:date="2023-05-04T16:29:00Z">
          <w:pPr>
            <w:pStyle w:val="Bibliography"/>
          </w:pPr>
        </w:pPrChange>
      </w:pPr>
      <w:r w:rsidRPr="0099637C">
        <w:t>32.</w:t>
      </w:r>
      <w:r w:rsidRPr="0099637C">
        <w:tab/>
      </w:r>
      <w:proofErr w:type="spellStart"/>
      <w:r w:rsidRPr="0099637C">
        <w:t>Nesti</w:t>
      </w:r>
      <w:proofErr w:type="spellEnd"/>
      <w:r w:rsidRPr="0099637C">
        <w:t xml:space="preserve"> I, </w:t>
      </w:r>
      <w:proofErr w:type="spellStart"/>
      <w:r w:rsidRPr="0099637C">
        <w:t>Posillico</w:t>
      </w:r>
      <w:proofErr w:type="spellEnd"/>
      <w:r w:rsidRPr="0099637C">
        <w:t xml:space="preserve"> M, Lovari S. 2010 Ranging </w:t>
      </w:r>
      <w:proofErr w:type="spellStart"/>
      <w:r w:rsidRPr="0099637C">
        <w:t>behaviour</w:t>
      </w:r>
      <w:proofErr w:type="spellEnd"/>
      <w:r w:rsidRPr="0099637C">
        <w:t xml:space="preserve">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DA1F7C">
      <w:pPr>
        <w:pStyle w:val="Bibliography"/>
        <w:spacing w:line="360" w:lineRule="auto"/>
        <w:pPrChange w:id="170" w:author="Giulia Masoero" w:date="2023-05-04T16:29:00Z">
          <w:pPr>
            <w:pStyle w:val="Bibliography"/>
          </w:pPr>
        </w:pPrChange>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DA1F7C">
      <w:pPr>
        <w:pStyle w:val="Bibliography"/>
        <w:spacing w:line="360" w:lineRule="auto"/>
        <w:pPrChange w:id="171" w:author="Giulia Masoero" w:date="2023-05-04T16:29:00Z">
          <w:pPr>
            <w:pStyle w:val="Bibliography"/>
          </w:pPr>
        </w:pPrChange>
      </w:pPr>
      <w:r w:rsidRPr="0099637C">
        <w:t>34.</w:t>
      </w:r>
      <w:r w:rsidRPr="0099637C">
        <w:tab/>
        <w:t xml:space="preserve">van de Pol M, Bailey LD, McLean N, </w:t>
      </w:r>
      <w:proofErr w:type="spellStart"/>
      <w:r w:rsidRPr="0099637C">
        <w:t>Rijsdijk</w:t>
      </w:r>
      <w:proofErr w:type="spellEnd"/>
      <w:r w:rsidRPr="0099637C">
        <w:t xml:space="preserve">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DA1F7C">
      <w:pPr>
        <w:pStyle w:val="Bibliography"/>
        <w:spacing w:line="360" w:lineRule="auto"/>
        <w:pPrChange w:id="172" w:author="Giulia Masoero" w:date="2023-05-04T16:29:00Z">
          <w:pPr>
            <w:pStyle w:val="Bibliography"/>
          </w:pPr>
        </w:pPrChange>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DA1F7C">
      <w:pPr>
        <w:pStyle w:val="Bibliography"/>
        <w:spacing w:line="360" w:lineRule="auto"/>
        <w:pPrChange w:id="173" w:author="Giulia Masoero" w:date="2023-05-04T16:29:00Z">
          <w:pPr>
            <w:pStyle w:val="Bibliography"/>
          </w:pPr>
        </w:pPrChange>
      </w:pPr>
      <w:r w:rsidRPr="0099637C">
        <w:t>36.</w:t>
      </w:r>
      <w:r w:rsidRPr="0099637C">
        <w:tab/>
        <w:t xml:space="preserve">Bailey LD, van de Pol M. 2016 climwin: An R Toolbox for Climate Window Analysis. </w:t>
      </w:r>
      <w:proofErr w:type="spellStart"/>
      <w:r w:rsidRPr="0099637C">
        <w:rPr>
          <w:i/>
          <w:iCs/>
        </w:rPr>
        <w:t>PLoS</w:t>
      </w:r>
      <w:proofErr w:type="spellEnd"/>
      <w:r w:rsidRPr="0099637C">
        <w:rPr>
          <w:i/>
          <w:iCs/>
        </w:rPr>
        <w:t xml:space="preserve"> ONE</w:t>
      </w:r>
      <w:r w:rsidRPr="0099637C">
        <w:t xml:space="preserve"> </w:t>
      </w:r>
      <w:r w:rsidRPr="0099637C">
        <w:rPr>
          <w:b/>
          <w:bCs/>
        </w:rPr>
        <w:t>11</w:t>
      </w:r>
      <w:r w:rsidRPr="0099637C">
        <w:t>, e0167980. (doi:10.1371/journal.pone.0167980)</w:t>
      </w:r>
    </w:p>
    <w:p w14:paraId="0A3AB53D" w14:textId="77777777" w:rsidR="0099637C" w:rsidRPr="0099637C" w:rsidRDefault="0099637C" w:rsidP="00DA1F7C">
      <w:pPr>
        <w:pStyle w:val="Bibliography"/>
        <w:spacing w:line="360" w:lineRule="auto"/>
        <w:pPrChange w:id="174" w:author="Giulia Masoero" w:date="2023-05-04T16:29:00Z">
          <w:pPr>
            <w:pStyle w:val="Bibliography"/>
          </w:pPr>
        </w:pPrChange>
      </w:pPr>
      <w:r w:rsidRPr="0099637C">
        <w:t>37.</w:t>
      </w:r>
      <w:r w:rsidRPr="0099637C">
        <w:tab/>
      </w:r>
      <w:proofErr w:type="spellStart"/>
      <w:r w:rsidRPr="0099637C">
        <w:t>Iler</w:t>
      </w:r>
      <w:proofErr w:type="spellEnd"/>
      <w:r w:rsidRPr="0099637C">
        <w:t xml:space="preserve"> AM, Inouye DW, Schmidt NM, </w:t>
      </w:r>
      <w:proofErr w:type="spellStart"/>
      <w:r w:rsidRPr="0099637C">
        <w:t>Høye</w:t>
      </w:r>
      <w:proofErr w:type="spellEnd"/>
      <w:r w:rsidRPr="0099637C">
        <w:t xml:space="preserv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DA1F7C">
      <w:pPr>
        <w:pStyle w:val="Bibliography"/>
        <w:spacing w:line="360" w:lineRule="auto"/>
        <w:pPrChange w:id="175" w:author="Giulia Masoero" w:date="2023-05-04T16:29:00Z">
          <w:pPr>
            <w:pStyle w:val="Bibliography"/>
          </w:pPr>
        </w:pPrChange>
      </w:pPr>
      <w:r w:rsidRPr="0099637C">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DA1F7C">
      <w:pPr>
        <w:pStyle w:val="Bibliography"/>
        <w:spacing w:line="360" w:lineRule="auto"/>
        <w:pPrChange w:id="176" w:author="Giulia Masoero" w:date="2023-05-04T16:29:00Z">
          <w:pPr>
            <w:pStyle w:val="Bibliography"/>
          </w:pPr>
        </w:pPrChange>
      </w:pPr>
      <w:r w:rsidRPr="0099637C">
        <w:lastRenderedPageBreak/>
        <w:t>39.</w:t>
      </w:r>
      <w:r w:rsidRPr="0099637C">
        <w:tab/>
      </w:r>
      <w:proofErr w:type="spellStart"/>
      <w:r w:rsidRPr="0099637C">
        <w:t>Chirichella</w:t>
      </w:r>
      <w:proofErr w:type="spellEnd"/>
      <w:r w:rsidRPr="0099637C">
        <w:t xml:space="preserve"> R, Stephens PA, Mason THE, </w:t>
      </w:r>
      <w:proofErr w:type="spellStart"/>
      <w:r w:rsidRPr="0099637C">
        <w:t>Apollonio</w:t>
      </w:r>
      <w:proofErr w:type="spellEnd"/>
      <w:r w:rsidRPr="0099637C">
        <w:t xml:space="preserve">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DA1F7C">
      <w:pPr>
        <w:pStyle w:val="Bibliography"/>
        <w:spacing w:line="360" w:lineRule="auto"/>
        <w:pPrChange w:id="177" w:author="Giulia Masoero" w:date="2023-05-04T16:29:00Z">
          <w:pPr>
            <w:pStyle w:val="Bibliography"/>
          </w:pPr>
        </w:pPrChange>
      </w:pPr>
      <w:r w:rsidRPr="0099637C">
        <w:t>40.</w:t>
      </w:r>
      <w:r w:rsidRPr="0099637C">
        <w:tab/>
        <w:t xml:space="preserve">Post E, </w:t>
      </w:r>
      <w:proofErr w:type="spellStart"/>
      <w:r w:rsidRPr="0099637C">
        <w:t>Forchhammer</w:t>
      </w:r>
      <w:proofErr w:type="spellEnd"/>
      <w:r w:rsidRPr="0099637C">
        <w:t xml:space="preserve">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DA1F7C">
      <w:pPr>
        <w:pStyle w:val="Bibliography"/>
        <w:spacing w:line="360" w:lineRule="auto"/>
        <w:pPrChange w:id="178" w:author="Giulia Masoero" w:date="2023-05-04T16:29:00Z">
          <w:pPr>
            <w:pStyle w:val="Bibliography"/>
          </w:pPr>
        </w:pPrChange>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DA1F7C">
      <w:pPr>
        <w:pStyle w:val="Bibliography"/>
        <w:spacing w:line="360" w:lineRule="auto"/>
        <w:pPrChange w:id="179" w:author="Giulia Masoero" w:date="2023-05-04T16:29:00Z">
          <w:pPr>
            <w:pStyle w:val="Bibliography"/>
          </w:pPr>
        </w:pPrChange>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w:t>
      </w:r>
      <w:proofErr w:type="spellStart"/>
      <w:r w:rsidRPr="0099637C">
        <w:rPr>
          <w:i/>
          <w:iCs/>
        </w:rPr>
        <w:t>Australas</w:t>
      </w:r>
      <w:proofErr w:type="spellEnd"/>
      <w:r w:rsidRPr="0099637C">
        <w:rPr>
          <w:i/>
          <w:iCs/>
        </w:rPr>
        <w:t xml:space="preserve"> J </w:t>
      </w:r>
      <w:proofErr w:type="spellStart"/>
      <w:r w:rsidRPr="0099637C">
        <w:rPr>
          <w:i/>
          <w:iCs/>
        </w:rPr>
        <w:t>Anim</w:t>
      </w:r>
      <w:proofErr w:type="spellEnd"/>
      <w:r w:rsidRPr="0099637C">
        <w:rPr>
          <w:i/>
          <w:iCs/>
        </w:rPr>
        <w:t xml:space="preserve"> Sci</w:t>
      </w:r>
      <w:r w:rsidRPr="0099637C">
        <w:t xml:space="preserve"> </w:t>
      </w:r>
      <w:r w:rsidRPr="0099637C">
        <w:rPr>
          <w:b/>
          <w:bCs/>
        </w:rPr>
        <w:t>32</w:t>
      </w:r>
      <w:r w:rsidRPr="0099637C">
        <w:t>, 1332–1339. (doi:10.5713/ajas.18.0743)</w:t>
      </w:r>
    </w:p>
    <w:p w14:paraId="494ADD93" w14:textId="77777777" w:rsidR="0099637C" w:rsidRPr="0099637C" w:rsidRDefault="0099637C" w:rsidP="00DA1F7C">
      <w:pPr>
        <w:pStyle w:val="Bibliography"/>
        <w:spacing w:line="360" w:lineRule="auto"/>
        <w:pPrChange w:id="180" w:author="Giulia Masoero" w:date="2023-05-04T16:29:00Z">
          <w:pPr>
            <w:pStyle w:val="Bibliography"/>
          </w:pPr>
        </w:pPrChange>
      </w:pPr>
      <w:r w:rsidRPr="0099637C">
        <w:t>43.</w:t>
      </w:r>
      <w:r w:rsidRPr="0099637C">
        <w:tab/>
        <w:t xml:space="preserve">Upadhyay RC, Singh SV, Kumar A, Gupta SK, Ashutosh. 2007 Impact of Climate change on Milk production of </w:t>
      </w:r>
      <w:proofErr w:type="spellStart"/>
      <w:r w:rsidRPr="0099637C">
        <w:t>Murrah</w:t>
      </w:r>
      <w:proofErr w:type="spellEnd"/>
      <w:r w:rsidRPr="0099637C">
        <w:t xml:space="preserve">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DA1F7C">
      <w:pPr>
        <w:pStyle w:val="Bibliography"/>
        <w:spacing w:line="360" w:lineRule="auto"/>
        <w:pPrChange w:id="181" w:author="Giulia Masoero" w:date="2023-05-04T16:29:00Z">
          <w:pPr>
            <w:pStyle w:val="Bibliography"/>
          </w:pPr>
        </w:pPrChange>
      </w:pPr>
      <w:r w:rsidRPr="0099637C">
        <w:t>44.</w:t>
      </w:r>
      <w:r w:rsidRPr="0099637C">
        <w:tab/>
        <w:t xml:space="preserve">Gorniak T, Meyer U, </w:t>
      </w:r>
      <w:proofErr w:type="spellStart"/>
      <w:r w:rsidRPr="0099637C">
        <w:t>Südekum</w:t>
      </w:r>
      <w:proofErr w:type="spellEnd"/>
      <w:r w:rsidRPr="0099637C">
        <w:t xml:space="preserve"> K-H, </w:t>
      </w:r>
      <w:proofErr w:type="spellStart"/>
      <w:r w:rsidRPr="0099637C">
        <w:t>Dänicke</w:t>
      </w:r>
      <w:proofErr w:type="spellEnd"/>
      <w:r w:rsidRPr="0099637C">
        <w:t xml:space="preserv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DA1F7C">
      <w:pPr>
        <w:pStyle w:val="Bibliography"/>
        <w:spacing w:line="360" w:lineRule="auto"/>
        <w:pPrChange w:id="182" w:author="Giulia Masoero" w:date="2023-05-04T16:29:00Z">
          <w:pPr>
            <w:pStyle w:val="Bibliography"/>
          </w:pPr>
        </w:pPrChange>
      </w:pPr>
      <w:r w:rsidRPr="0099637C">
        <w:t>45.</w:t>
      </w:r>
      <w:r w:rsidRPr="0099637C">
        <w:tab/>
        <w:t xml:space="preserve">Knapp DM, </w:t>
      </w:r>
      <w:proofErr w:type="spellStart"/>
      <w:r w:rsidRPr="0099637C">
        <w:t>Grummer</w:t>
      </w:r>
      <w:proofErr w:type="spellEnd"/>
      <w:r w:rsidRPr="0099637C">
        <w:t xml:space="preserve">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DA1F7C">
      <w:pPr>
        <w:pStyle w:val="Bibliography"/>
        <w:spacing w:line="360" w:lineRule="auto"/>
        <w:pPrChange w:id="183" w:author="Giulia Masoero" w:date="2023-05-04T16:29:00Z">
          <w:pPr>
            <w:pStyle w:val="Bibliography"/>
          </w:pPr>
        </w:pPrChange>
      </w:pPr>
      <w:r w:rsidRPr="0099637C">
        <w:t>46.</w:t>
      </w:r>
      <w:r w:rsidRPr="0099637C">
        <w:tab/>
      </w:r>
      <w:proofErr w:type="spellStart"/>
      <w:r w:rsidRPr="0099637C">
        <w:t>Gantner</w:t>
      </w:r>
      <w:proofErr w:type="spellEnd"/>
      <w:r w:rsidRPr="0099637C">
        <w:t xml:space="preserve"> V, </w:t>
      </w:r>
      <w:proofErr w:type="spellStart"/>
      <w:r w:rsidRPr="0099637C">
        <w:t>Mijić</w:t>
      </w:r>
      <w:proofErr w:type="spellEnd"/>
      <w:r w:rsidRPr="0099637C">
        <w:t xml:space="preserve"> P, </w:t>
      </w:r>
      <w:proofErr w:type="spellStart"/>
      <w:r w:rsidRPr="0099637C">
        <w:t>Kuterovac</w:t>
      </w:r>
      <w:proofErr w:type="spellEnd"/>
      <w:r w:rsidRPr="0099637C">
        <w:t xml:space="preserve"> K, </w:t>
      </w:r>
      <w:proofErr w:type="spellStart"/>
      <w:r w:rsidRPr="0099637C">
        <w:t>Solić</w:t>
      </w:r>
      <w:proofErr w:type="spellEnd"/>
      <w:r w:rsidRPr="0099637C">
        <w:t xml:space="preserve"> D, </w:t>
      </w:r>
      <w:proofErr w:type="spellStart"/>
      <w:r w:rsidRPr="0099637C">
        <w:t>Gantner</w:t>
      </w:r>
      <w:proofErr w:type="spellEnd"/>
      <w:r w:rsidRPr="0099637C">
        <w:t xml:space="preserve"> R. 2011 Temperature-humidity index values and their significance on the daily production of dairy cattle. </w:t>
      </w:r>
      <w:proofErr w:type="spellStart"/>
      <w:r w:rsidRPr="0099637C">
        <w:rPr>
          <w:i/>
          <w:iCs/>
        </w:rPr>
        <w:t>Mljekarstvo</w:t>
      </w:r>
      <w:proofErr w:type="spellEnd"/>
      <w:r w:rsidRPr="0099637C">
        <w:rPr>
          <w:i/>
          <w:iCs/>
        </w:rPr>
        <w:t xml:space="preserve"> : </w:t>
      </w:r>
      <w:proofErr w:type="spellStart"/>
      <w:r w:rsidRPr="0099637C">
        <w:rPr>
          <w:i/>
          <w:iCs/>
        </w:rPr>
        <w:t>časopis</w:t>
      </w:r>
      <w:proofErr w:type="spellEnd"/>
      <w:r w:rsidRPr="0099637C">
        <w:rPr>
          <w:i/>
          <w:iCs/>
        </w:rPr>
        <w:t xml:space="preserve"> za </w:t>
      </w:r>
      <w:proofErr w:type="spellStart"/>
      <w:r w:rsidRPr="0099637C">
        <w:rPr>
          <w:i/>
          <w:iCs/>
        </w:rPr>
        <w:t>unaprjeđenje</w:t>
      </w:r>
      <w:proofErr w:type="spellEnd"/>
      <w:r w:rsidRPr="0099637C">
        <w:rPr>
          <w:i/>
          <w:iCs/>
        </w:rPr>
        <w:t xml:space="preserve"> </w:t>
      </w:r>
      <w:proofErr w:type="spellStart"/>
      <w:r w:rsidRPr="0099637C">
        <w:rPr>
          <w:i/>
          <w:iCs/>
        </w:rPr>
        <w:t>proizvodnje</w:t>
      </w:r>
      <w:proofErr w:type="spellEnd"/>
      <w:r w:rsidRPr="0099637C">
        <w:rPr>
          <w:i/>
          <w:iCs/>
        </w:rPr>
        <w:t xml:space="preserve"> </w:t>
      </w:r>
      <w:proofErr w:type="spellStart"/>
      <w:r w:rsidRPr="0099637C">
        <w:rPr>
          <w:i/>
          <w:iCs/>
        </w:rPr>
        <w:t>i</w:t>
      </w:r>
      <w:proofErr w:type="spellEnd"/>
      <w:r w:rsidRPr="0099637C">
        <w:rPr>
          <w:i/>
          <w:iCs/>
        </w:rPr>
        <w:t xml:space="preserve"> </w:t>
      </w:r>
      <w:proofErr w:type="spellStart"/>
      <w:r w:rsidRPr="0099637C">
        <w:rPr>
          <w:i/>
          <w:iCs/>
        </w:rPr>
        <w:t>prerade</w:t>
      </w:r>
      <w:proofErr w:type="spellEnd"/>
      <w:r w:rsidRPr="0099637C">
        <w:rPr>
          <w:i/>
          <w:iCs/>
        </w:rPr>
        <w:t xml:space="preserve"> </w:t>
      </w:r>
      <w:proofErr w:type="spellStart"/>
      <w:r w:rsidRPr="0099637C">
        <w:rPr>
          <w:i/>
          <w:iCs/>
        </w:rPr>
        <w:t>mlijeka</w:t>
      </w:r>
      <w:proofErr w:type="spellEnd"/>
      <w:r w:rsidRPr="0099637C">
        <w:t xml:space="preserve"> </w:t>
      </w:r>
      <w:r w:rsidRPr="0099637C">
        <w:rPr>
          <w:b/>
          <w:bCs/>
        </w:rPr>
        <w:t>61</w:t>
      </w:r>
      <w:r w:rsidRPr="0099637C">
        <w:t>, 56–63.</w:t>
      </w:r>
    </w:p>
    <w:p w14:paraId="08E62B5E" w14:textId="77777777" w:rsidR="0099637C" w:rsidRPr="0099637C" w:rsidRDefault="0099637C" w:rsidP="00DA1F7C">
      <w:pPr>
        <w:pStyle w:val="Bibliography"/>
        <w:spacing w:line="360" w:lineRule="auto"/>
        <w:pPrChange w:id="184" w:author="Giulia Masoero" w:date="2023-05-04T16:29:00Z">
          <w:pPr>
            <w:pStyle w:val="Bibliography"/>
          </w:pPr>
        </w:pPrChange>
      </w:pPr>
      <w:r w:rsidRPr="0099637C">
        <w:t>47.</w:t>
      </w:r>
      <w:r w:rsidRPr="0099637C">
        <w:tab/>
      </w:r>
      <w:proofErr w:type="spellStart"/>
      <w:r w:rsidRPr="0099637C">
        <w:t>Grignolio</w:t>
      </w:r>
      <w:proofErr w:type="spellEnd"/>
      <w:r w:rsidRPr="0099637C">
        <w:t xml:space="preserve"> S, </w:t>
      </w:r>
      <w:proofErr w:type="spellStart"/>
      <w:r w:rsidRPr="0099637C">
        <w:t>Brivio</w:t>
      </w:r>
      <w:proofErr w:type="spellEnd"/>
      <w:r w:rsidRPr="0099637C">
        <w:t xml:space="preserve"> F, </w:t>
      </w:r>
      <w:proofErr w:type="spellStart"/>
      <w:r w:rsidRPr="0099637C">
        <w:t>Apollonio</w:t>
      </w:r>
      <w:proofErr w:type="spellEnd"/>
      <w:r w:rsidRPr="0099637C">
        <w:t xml:space="preserve"> M, </w:t>
      </w:r>
      <w:proofErr w:type="spellStart"/>
      <w:r w:rsidRPr="0099637C">
        <w:t>Frigato</w:t>
      </w:r>
      <w:proofErr w:type="spellEnd"/>
      <w:r w:rsidRPr="0099637C">
        <w:t xml:space="preserve"> E, </w:t>
      </w:r>
      <w:proofErr w:type="spellStart"/>
      <w:r w:rsidRPr="0099637C">
        <w:t>Tettamanti</w:t>
      </w:r>
      <w:proofErr w:type="spellEnd"/>
      <w:r w:rsidRPr="0099637C">
        <w:t xml:space="preserve"> F, </w:t>
      </w:r>
      <w:proofErr w:type="spellStart"/>
      <w:r w:rsidRPr="0099637C">
        <w:t>Filli</w:t>
      </w:r>
      <w:proofErr w:type="spellEnd"/>
      <w:r w:rsidRPr="0099637C">
        <w:t xml:space="preserve">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DA1F7C">
      <w:pPr>
        <w:pStyle w:val="Bibliography"/>
        <w:spacing w:line="360" w:lineRule="auto"/>
        <w:pPrChange w:id="185" w:author="Giulia Masoero" w:date="2023-05-04T16:29:00Z">
          <w:pPr>
            <w:pStyle w:val="Bibliography"/>
          </w:pPr>
        </w:pPrChange>
      </w:pPr>
      <w:r w:rsidRPr="0099637C">
        <w:lastRenderedPageBreak/>
        <w:t>48.</w:t>
      </w:r>
      <w:r w:rsidRPr="0099637C">
        <w:tab/>
      </w:r>
      <w:proofErr w:type="spellStart"/>
      <w:r w:rsidRPr="0099637C">
        <w:t>Büntgen</w:t>
      </w:r>
      <w:proofErr w:type="spellEnd"/>
      <w:r w:rsidRPr="0099637C">
        <w:t xml:space="preserve"> U, </w:t>
      </w:r>
      <w:proofErr w:type="spellStart"/>
      <w:r w:rsidRPr="0099637C">
        <w:t>Greuter</w:t>
      </w:r>
      <w:proofErr w:type="spellEnd"/>
      <w:r w:rsidRPr="0099637C">
        <w:t xml:space="preserve"> L, Bollmann K, Jenny H, </w:t>
      </w:r>
      <w:proofErr w:type="spellStart"/>
      <w:r w:rsidRPr="0099637C">
        <w:t>Liebhold</w:t>
      </w:r>
      <w:proofErr w:type="spellEnd"/>
      <w:r w:rsidRPr="0099637C">
        <w:t xml:space="preserve"> A, </w:t>
      </w:r>
      <w:proofErr w:type="spellStart"/>
      <w:r w:rsidRPr="0099637C">
        <w:t>Galván</w:t>
      </w:r>
      <w:proofErr w:type="spellEnd"/>
      <w:r w:rsidRPr="0099637C">
        <w:t xml:space="preserve"> JD, </w:t>
      </w:r>
      <w:proofErr w:type="spellStart"/>
      <w:r w:rsidRPr="0099637C">
        <w:t>Stenseth</w:t>
      </w:r>
      <w:proofErr w:type="spellEnd"/>
      <w:r w:rsidRPr="0099637C">
        <w:t xml:space="preserve"> NC, Andrew C, </w:t>
      </w:r>
      <w:proofErr w:type="spellStart"/>
      <w:r w:rsidRPr="0099637C">
        <w:t>Mysterud</w:t>
      </w:r>
      <w:proofErr w:type="spellEnd"/>
      <w:r w:rsidRPr="0099637C">
        <w:t xml:space="preserve">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DA1F7C">
      <w:pPr>
        <w:pStyle w:val="Bibliography"/>
        <w:spacing w:line="360" w:lineRule="auto"/>
        <w:pPrChange w:id="186" w:author="Giulia Masoero" w:date="2023-05-04T16:29:00Z">
          <w:pPr>
            <w:pStyle w:val="Bibliography"/>
          </w:pPr>
        </w:pPrChange>
      </w:pPr>
      <w:r w:rsidRPr="0099637C">
        <w:t>49.</w:t>
      </w:r>
      <w:r w:rsidRPr="0099637C">
        <w:tab/>
      </w:r>
      <w:proofErr w:type="spellStart"/>
      <w:r w:rsidRPr="0099637C">
        <w:t>Loison</w:t>
      </w:r>
      <w:proofErr w:type="spellEnd"/>
      <w:r w:rsidRPr="0099637C">
        <w:t xml:space="preserve"> A, </w:t>
      </w:r>
      <w:proofErr w:type="spellStart"/>
      <w:r w:rsidRPr="0099637C">
        <w:t>Langvatn</w:t>
      </w:r>
      <w:proofErr w:type="spellEnd"/>
      <w:r w:rsidRPr="0099637C">
        <w:t xml:space="preserve"> R, Solberg EJ. 1999 Body mass and winter mortality in red deer calves: disentangling sex and climate effects. </w:t>
      </w:r>
      <w:proofErr w:type="spellStart"/>
      <w:r w:rsidRPr="0099637C">
        <w:rPr>
          <w:i/>
          <w:iCs/>
        </w:rPr>
        <w:t>Ecography</w:t>
      </w:r>
      <w:proofErr w:type="spellEnd"/>
      <w:r w:rsidRPr="0099637C">
        <w:t xml:space="preserve"> </w:t>
      </w:r>
      <w:r w:rsidRPr="0099637C">
        <w:rPr>
          <w:b/>
          <w:bCs/>
        </w:rPr>
        <w:t>22</w:t>
      </w:r>
      <w:r w:rsidRPr="0099637C">
        <w:t>, 20–30. (doi:10.1111/j.1600-0587.1999.tb00451.x)</w:t>
      </w:r>
    </w:p>
    <w:p w14:paraId="0769C5AE" w14:textId="77777777" w:rsidR="0099637C" w:rsidRPr="0099637C" w:rsidRDefault="0099637C" w:rsidP="00DA1F7C">
      <w:pPr>
        <w:pStyle w:val="Bibliography"/>
        <w:spacing w:line="360" w:lineRule="auto"/>
        <w:pPrChange w:id="187" w:author="Giulia Masoero" w:date="2023-05-04T16:29:00Z">
          <w:pPr>
            <w:pStyle w:val="Bibliography"/>
          </w:pPr>
        </w:pPrChange>
      </w:pPr>
      <w:r w:rsidRPr="0099637C">
        <w:t>50.</w:t>
      </w:r>
      <w:r w:rsidRPr="0099637C">
        <w:tab/>
      </w:r>
      <w:proofErr w:type="spellStart"/>
      <w:r w:rsidRPr="0099637C">
        <w:t>McElligott</w:t>
      </w:r>
      <w:proofErr w:type="spellEnd"/>
      <w:r w:rsidRPr="0099637C">
        <w:t xml:space="preserve"> AG, </w:t>
      </w:r>
      <w:proofErr w:type="spellStart"/>
      <w:r w:rsidRPr="0099637C">
        <w:t>Gammell</w:t>
      </w:r>
      <w:proofErr w:type="spellEnd"/>
      <w:r w:rsidRPr="0099637C">
        <w:t xml:space="preserve"> MP, Harty HC, </w:t>
      </w:r>
      <w:proofErr w:type="spellStart"/>
      <w:r w:rsidRPr="0099637C">
        <w:t>Paini</w:t>
      </w:r>
      <w:proofErr w:type="spellEnd"/>
      <w:r w:rsidRPr="0099637C">
        <w:t xml:space="preserve"> DR, Murphy DT, Walsh JT, Hayden TJ. 2001 Sexual size dimorphism in fallow deer (</w:t>
      </w:r>
      <w:proofErr w:type="spellStart"/>
      <w:r w:rsidRPr="0099637C">
        <w:t>Dama</w:t>
      </w:r>
      <w:proofErr w:type="spellEnd"/>
      <w:r w:rsidRPr="0099637C">
        <w:t xml:space="preserve"> </w:t>
      </w:r>
      <w:proofErr w:type="spellStart"/>
      <w:r w:rsidRPr="0099637C">
        <w:t>dama</w:t>
      </w:r>
      <w:proofErr w:type="spellEnd"/>
      <w:r w:rsidRPr="0099637C">
        <w:t xml:space="preserve">): do larger, heavier males gain greater mating succes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49</w:t>
      </w:r>
      <w:r w:rsidRPr="0099637C">
        <w:t>, 266–272. (doi:10.1007/s002650000293)</w:t>
      </w:r>
    </w:p>
    <w:p w14:paraId="7FD15656" w14:textId="77777777" w:rsidR="0099637C" w:rsidRPr="0099637C" w:rsidRDefault="0099637C" w:rsidP="00DA1F7C">
      <w:pPr>
        <w:pStyle w:val="Bibliography"/>
        <w:spacing w:line="360" w:lineRule="auto"/>
        <w:pPrChange w:id="188" w:author="Giulia Masoero" w:date="2023-05-04T16:29:00Z">
          <w:pPr>
            <w:pStyle w:val="Bibliography"/>
          </w:pPr>
        </w:pPrChange>
      </w:pPr>
      <w:r w:rsidRPr="0099637C">
        <w:t>51.</w:t>
      </w:r>
      <w:r w:rsidRPr="0099637C">
        <w:tab/>
      </w:r>
      <w:proofErr w:type="spellStart"/>
      <w:r w:rsidRPr="0099637C">
        <w:t>Coltman</w:t>
      </w:r>
      <w:proofErr w:type="spellEnd"/>
      <w:r w:rsidRPr="0099637C">
        <w:t xml:space="preserve"> DW, Festa-</w:t>
      </w:r>
      <w:proofErr w:type="spellStart"/>
      <w:r w:rsidRPr="0099637C">
        <w:t>Bianchet</w:t>
      </w:r>
      <w:proofErr w:type="spellEnd"/>
      <w:r w:rsidRPr="0099637C">
        <w:t xml:space="preserve">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DA1F7C">
      <w:pPr>
        <w:pStyle w:val="Bibliography"/>
        <w:spacing w:line="360" w:lineRule="auto"/>
        <w:pPrChange w:id="189" w:author="Giulia Masoero" w:date="2023-05-04T16:29:00Z">
          <w:pPr>
            <w:pStyle w:val="Bibliography"/>
          </w:pPr>
        </w:pPrChange>
      </w:pPr>
      <w:r w:rsidRPr="0099637C">
        <w:t>52.</w:t>
      </w:r>
      <w:r w:rsidRPr="0099637C">
        <w:tab/>
      </w:r>
      <w:proofErr w:type="spellStart"/>
      <w:r w:rsidRPr="0099637C">
        <w:t>Kruuk</w:t>
      </w:r>
      <w:proofErr w:type="spellEnd"/>
      <w:r w:rsidRPr="0099637C">
        <w:t xml:space="preserve"> LEB, Slate J, Pemberton JM, </w:t>
      </w:r>
      <w:proofErr w:type="spellStart"/>
      <w:r w:rsidRPr="0099637C">
        <w:t>Brotherstone</w:t>
      </w:r>
      <w:proofErr w:type="spellEnd"/>
      <w:r w:rsidRPr="0099637C">
        <w:t xml:space="preserve"> S, Guinness F, </w:t>
      </w:r>
      <w:proofErr w:type="spellStart"/>
      <w:r w:rsidRPr="0099637C">
        <w:t>Clutton</w:t>
      </w:r>
      <w:proofErr w:type="spellEnd"/>
      <w:r w:rsidRPr="0099637C">
        <w:t xml:space="preserve">-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DA1F7C">
      <w:pPr>
        <w:pStyle w:val="Bibliography"/>
        <w:spacing w:line="360" w:lineRule="auto"/>
        <w:pPrChange w:id="190" w:author="Giulia Masoero" w:date="2023-05-04T16:29:00Z">
          <w:pPr>
            <w:pStyle w:val="Bibliography"/>
          </w:pPr>
        </w:pPrChange>
      </w:pPr>
      <w:r w:rsidRPr="0099637C">
        <w:t>53.</w:t>
      </w:r>
      <w:r w:rsidRPr="0099637C">
        <w:tab/>
        <w:t xml:space="preserve">Newbolt CH, Acker PK, Neuman TJ, Hoffman SI, </w:t>
      </w:r>
      <w:proofErr w:type="spellStart"/>
      <w:r w:rsidRPr="0099637C">
        <w:t>Ditchkoff</w:t>
      </w:r>
      <w:proofErr w:type="spellEnd"/>
      <w:r w:rsidRPr="0099637C">
        <w:t xml:space="preserve"> SS, </w:t>
      </w:r>
      <w:proofErr w:type="spellStart"/>
      <w:r w:rsidRPr="0099637C">
        <w:t>Steury</w:t>
      </w:r>
      <w:proofErr w:type="spellEnd"/>
      <w:r w:rsidRPr="0099637C">
        <w:t xml:space="preserve">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DA1F7C">
      <w:pPr>
        <w:pStyle w:val="Bibliography"/>
        <w:spacing w:line="360" w:lineRule="auto"/>
        <w:pPrChange w:id="191" w:author="Giulia Masoero" w:date="2023-05-04T16:29:00Z">
          <w:pPr>
            <w:pStyle w:val="Bibliography"/>
          </w:pPr>
        </w:pPrChange>
      </w:pPr>
      <w:r w:rsidRPr="0099637C">
        <w:t>54.</w:t>
      </w:r>
      <w:r w:rsidRPr="0099637C">
        <w:tab/>
      </w:r>
      <w:proofErr w:type="spellStart"/>
      <w:r w:rsidRPr="0099637C">
        <w:t>Ozgul</w:t>
      </w:r>
      <w:proofErr w:type="spellEnd"/>
      <w:r w:rsidRPr="0099637C">
        <w:t xml:space="preserve"> A, </w:t>
      </w:r>
      <w:proofErr w:type="spellStart"/>
      <w:r w:rsidRPr="0099637C">
        <w:t>Tuljapurkar</w:t>
      </w:r>
      <w:proofErr w:type="spellEnd"/>
      <w:r w:rsidRPr="0099637C">
        <w:t xml:space="preserve"> S, Benton TG, Pemberton JM, </w:t>
      </w:r>
      <w:proofErr w:type="spellStart"/>
      <w:r w:rsidRPr="0099637C">
        <w:t>Clutton</w:t>
      </w:r>
      <w:proofErr w:type="spellEnd"/>
      <w:r w:rsidRPr="0099637C">
        <w:t xml:space="preserve">-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0B3590BF" w14:textId="77777777" w:rsidR="0099637C" w:rsidRPr="0099637C" w:rsidRDefault="0099637C" w:rsidP="00DA1F7C">
      <w:pPr>
        <w:pStyle w:val="Bibliography"/>
        <w:spacing w:line="360" w:lineRule="auto"/>
        <w:pPrChange w:id="192" w:author="Giulia Masoero" w:date="2023-05-04T16:29:00Z">
          <w:pPr>
            <w:pStyle w:val="Bibliography"/>
          </w:pPr>
        </w:pPrChange>
      </w:pPr>
      <w:r w:rsidRPr="0099637C">
        <w:t>55.</w:t>
      </w:r>
      <w:r w:rsidRPr="0099637C">
        <w:tab/>
      </w:r>
      <w:proofErr w:type="spellStart"/>
      <w:r w:rsidRPr="0099637C">
        <w:t>Clutton</w:t>
      </w:r>
      <w:proofErr w:type="spellEnd"/>
      <w:r w:rsidRPr="0099637C">
        <w:t xml:space="preserve">-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p>
    <w:p w14:paraId="1D318EF7" w14:textId="085741C1" w:rsidR="007C55FB" w:rsidRPr="00563380" w:rsidRDefault="009860FD" w:rsidP="00DA1F7C">
      <w:pPr>
        <w:pStyle w:val="Default"/>
        <w:spacing w:before="120" w:after="120" w:line="360" w:lineRule="auto"/>
        <w:ind w:firstLine="426"/>
      </w:pPr>
      <w:r w:rsidRPr="00563380">
        <w:rPr>
          <w:color w:val="auto"/>
        </w:rPr>
        <w:fldChar w:fldCharType="end"/>
      </w:r>
    </w:p>
    <w:sectPr w:rsidR="007C55FB" w:rsidRPr="00563380">
      <w:headerReference w:type="default" r:id="rId16"/>
      <w:footerReference w:type="default" r:id="rId17"/>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3-03-08T23:51:00Z" w:initials="PB">
    <w:p w14:paraId="3901152C" w14:textId="77777777" w:rsidR="00D52C7B" w:rsidRDefault="00D52C7B">
      <w:pPr>
        <w:pStyle w:val="CommentText"/>
      </w:pPr>
      <w:r>
        <w:rPr>
          <w:rStyle w:val="CommentReference"/>
        </w:rPr>
        <w:annotationRef/>
      </w:r>
      <w:r w:rsidRPr="007A55F6">
        <w:t xml:space="preserve">Do we need adding other co-authors? </w:t>
      </w:r>
    </w:p>
    <w:p w14:paraId="79960DE0" w14:textId="77777777" w:rsidR="00D52C7B" w:rsidRDefault="00D52C7B">
      <w:pPr>
        <w:pStyle w:val="CommentText"/>
      </w:pPr>
    </w:p>
    <w:p w14:paraId="33A6269B" w14:textId="4C5D41E2" w:rsidR="00D52C7B" w:rsidRDefault="00D52C7B" w:rsidP="001B334F">
      <w:pPr>
        <w:pStyle w:val="CommentText"/>
      </w:pPr>
      <w:r w:rsidRPr="007A55F6">
        <w:t>@Federico: do we need adding someone from the Hunting services in Ticino (e.g. your replacement?)</w:t>
      </w:r>
    </w:p>
  </w:comment>
  <w:comment w:id="1" w:author="Federico Tettamanti" w:date="2023-03-13T10:15:00Z" w:initials="FT">
    <w:p w14:paraId="1049696D" w14:textId="7B482FEB" w:rsidR="005C51CE" w:rsidRPr="005C51CE" w:rsidRDefault="005C51CE" w:rsidP="005C51CE">
      <w:pPr>
        <w:pStyle w:val="CommentText"/>
        <w:rPr>
          <w:lang w:val="it-CH"/>
        </w:rPr>
      </w:pPr>
      <w:r>
        <w:rPr>
          <w:rStyle w:val="CommentReference"/>
        </w:rPr>
        <w:annotationRef/>
      </w:r>
      <w:r w:rsidRPr="005C51CE">
        <w:rPr>
          <w:lang w:val="it-CH"/>
        </w:rPr>
        <w:t xml:space="preserve">We can write also my old address: </w:t>
      </w:r>
      <w:r w:rsidRPr="005C51CE">
        <w:rPr>
          <w:rFonts w:ascii="Open Sans" w:hAnsi="Open Sans" w:cs="Open Sans"/>
          <w:b/>
          <w:bCs/>
          <w:color w:val="8B8B8B"/>
          <w:sz w:val="18"/>
          <w:szCs w:val="18"/>
          <w:shd w:val="clear" w:color="auto" w:fill="FFFFFF"/>
          <w:lang w:val="it-CH"/>
        </w:rPr>
        <w:t>Ufficio della Caccia e della Pesca del Cantone Ticino, Bellinzona, Switzerland</w:t>
      </w:r>
    </w:p>
    <w:p w14:paraId="1E4376AB" w14:textId="6B5E3E7B" w:rsidR="005C51CE" w:rsidRPr="005C51CE" w:rsidRDefault="005C51CE">
      <w:pPr>
        <w:pStyle w:val="CommentText"/>
        <w:rPr>
          <w:lang w:val="it-CH"/>
        </w:rPr>
      </w:pPr>
    </w:p>
  </w:comment>
  <w:comment w:id="3" w:author="Federico Tettamanti" w:date="2023-03-13T10:16:00Z" w:initials="FT">
    <w:p w14:paraId="634CA756" w14:textId="28E1FFB9" w:rsidR="009046BF" w:rsidRDefault="009046BF">
      <w:pPr>
        <w:pStyle w:val="CommentText"/>
      </w:pPr>
      <w:r>
        <w:rPr>
          <w:rStyle w:val="CommentReference"/>
        </w:rPr>
        <w:annotationRef/>
      </w:r>
      <w:r>
        <w:t>No ORCID for me…</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 w:author="LFBersier" w:date="2023-03-09T08:30:00Z" w:initials="MOU">
    <w:p w14:paraId="520DB11D" w14:textId="348958C3" w:rsidR="007A55F6" w:rsidRDefault="007A55F6">
      <w:pPr>
        <w:pStyle w:val="CommentText"/>
      </w:pPr>
      <w:r>
        <w:rPr>
          <w:rStyle w:val="CommentReference"/>
        </w:rPr>
        <w:annotationRef/>
      </w:r>
      <w:r>
        <w:t xml:space="preserve">This places our results as confirmatory rather than novel. It may be </w:t>
      </w:r>
      <w:r w:rsidR="00CF2D96">
        <w:t>better to start (or add a sentence after this first one) with the result of Büntgen (2020)</w:t>
      </w:r>
      <w:r w:rsidR="003578F0">
        <w:t>?</w:t>
      </w:r>
      <w:r w:rsidR="00CF2D96">
        <w:t xml:space="preserve"> </w:t>
      </w:r>
    </w:p>
  </w:comment>
  <w:comment w:id="7" w:author="LFBersier" w:date="2023-03-09T10:45:00Z" w:initials="MOU">
    <w:p w14:paraId="0797AE2E" w14:textId="77777777" w:rsidR="003452FA" w:rsidRDefault="003452FA" w:rsidP="003452FA">
      <w:pPr>
        <w:pStyle w:val="CommentText"/>
      </w:pPr>
      <w:r>
        <w:rPr>
          <w:rStyle w:val="CommentReference"/>
        </w:rPr>
        <w:annotationRef/>
      </w:r>
      <w:r>
        <w:t>I would start with the pattern (last sentence) and then the explanation.</w:t>
      </w:r>
    </w:p>
  </w:comment>
  <w:comment w:id="8" w:author="Federico Tettamanti" w:date="2023-03-13T09:02:00Z" w:initials="FT">
    <w:p w14:paraId="2196E1D6" w14:textId="77777777" w:rsidR="001A1F53" w:rsidRDefault="001A1F53" w:rsidP="001A1F53">
      <w:pPr>
        <w:pStyle w:val="CommentText"/>
      </w:pPr>
      <w:r>
        <w:rPr>
          <w:rStyle w:val="CommentReference"/>
        </w:rPr>
        <w:annotationRef/>
      </w:r>
      <w:r>
        <w:t>Not so clear here. It seems harvested in may and July. Maybe is better indicate that this animals are hunted in September.</w:t>
      </w:r>
    </w:p>
  </w:comment>
  <w:comment w:id="9" w:author="Giulia Masoero" w:date="2022-12-20T10:50:00Z" w:initials="GM">
    <w:p w14:paraId="289E3FB9" w14:textId="54D4CEC2"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11" w:author="Federico Tettamanti" w:date="2023-03-13T09:07:00Z" w:initials="FT">
    <w:p w14:paraId="44895154" w14:textId="77777777" w:rsidR="00AA4D1B" w:rsidRDefault="00AA4D1B" w:rsidP="00AA4D1B">
      <w:pPr>
        <w:pStyle w:val="nova-legacy-e-listitem"/>
        <w:numPr>
          <w:ilvl w:val="0"/>
          <w:numId w:val="9"/>
        </w:numPr>
        <w:shd w:val="clear" w:color="auto" w:fill="FFFFFF"/>
        <w:spacing w:after="120" w:afterAutospacing="0"/>
        <w:rPr>
          <w:rFonts w:ascii="Inter" w:hAnsi="Inter"/>
          <w:color w:val="777777"/>
          <w:sz w:val="21"/>
          <w:szCs w:val="21"/>
        </w:rPr>
      </w:pPr>
      <w:r>
        <w:rPr>
          <w:rStyle w:val="CommentReference"/>
        </w:rPr>
        <w:annotationRef/>
      </w:r>
      <w:r>
        <w:t xml:space="preserve">Here we can refer to the night behaviour in chamois. See Brivio et al. </w:t>
      </w:r>
      <w:r>
        <w:rPr>
          <w:rFonts w:ascii="Inter" w:hAnsi="Inter"/>
          <w:color w:val="777777"/>
          <w:sz w:val="21"/>
          <w:szCs w:val="21"/>
        </w:rPr>
        <w:t>DOI: </w:t>
      </w:r>
    </w:p>
    <w:p w14:paraId="6301CA52" w14:textId="77777777" w:rsidR="00AA4D1B" w:rsidRDefault="00000000" w:rsidP="00AA4D1B">
      <w:pPr>
        <w:pStyle w:val="nova-legacy-e-listitem"/>
        <w:numPr>
          <w:ilvl w:val="0"/>
          <w:numId w:val="9"/>
        </w:numPr>
        <w:shd w:val="clear" w:color="auto" w:fill="FFFFFF"/>
        <w:spacing w:before="0" w:after="0"/>
        <w:rPr>
          <w:rFonts w:ascii="Inter" w:hAnsi="Inter"/>
          <w:color w:val="777777"/>
          <w:sz w:val="21"/>
          <w:szCs w:val="21"/>
        </w:rPr>
      </w:pPr>
      <w:hyperlink r:id="rId1" w:tgtFrame="_blank" w:history="1">
        <w:r w:rsidR="00AA4D1B">
          <w:rPr>
            <w:rStyle w:val="Hyperlink"/>
            <w:rFonts w:ascii="inherit" w:hAnsi="inherit"/>
            <w:sz w:val="21"/>
            <w:szCs w:val="21"/>
            <w:bdr w:val="none" w:sz="0" w:space="0" w:color="auto" w:frame="1"/>
          </w:rPr>
          <w:t>10.1007/s00265-016-2137-8</w:t>
        </w:r>
      </w:hyperlink>
    </w:p>
    <w:p w14:paraId="39DE6E60" w14:textId="56BB9E94" w:rsidR="00AA4D1B" w:rsidRDefault="00AA4D1B">
      <w:pPr>
        <w:pStyle w:val="CommentText"/>
      </w:pPr>
    </w:p>
  </w:comment>
  <w:comment w:id="1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15" w:author="LFBersier" w:date="2023-03-09T10:49:00Z" w:initials="MOU">
    <w:p w14:paraId="37C6CCB8" w14:textId="1DA3ABC8" w:rsidR="003578F0" w:rsidRDefault="003578F0">
      <w:pPr>
        <w:pStyle w:val="CommentText"/>
      </w:pPr>
      <w:r>
        <w:rPr>
          <w:rStyle w:val="CommentReference"/>
        </w:rPr>
        <w:annotationRef/>
      </w:r>
      <w:r>
        <w:rPr>
          <w:rStyle w:val="CommentReference"/>
        </w:rPr>
        <w:t>I would say that the studied region is adjacent to ours.</w:t>
      </w:r>
    </w:p>
  </w:comment>
  <w:comment w:id="13" w:author="Federico Tettamanti" w:date="2023-03-13T09:18:00Z" w:initials="FT">
    <w:p w14:paraId="341194D3" w14:textId="3D9DAF6F"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14"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16" w:author="Federico Tettamanti" w:date="2023-03-13T09:24:00Z" w:initials="FT">
    <w:p w14:paraId="4E471D4E" w14:textId="6047CE98"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17"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19" w:author="LFBersier" w:date="2023-03-09T10:55:00Z" w:initials="MOU">
    <w:p w14:paraId="6526987D" w14:textId="6A498DF0" w:rsidR="00406F08" w:rsidRDefault="003578F0">
      <w:pPr>
        <w:pStyle w:val="CommentText"/>
      </w:pPr>
      <w:r>
        <w:rPr>
          <w:rStyle w:val="CommentReference"/>
        </w:rPr>
        <w:annotationRef/>
      </w:r>
      <w:r>
        <w:t>This may be criticized as it does not include the altitude range of the Chamois</w:t>
      </w:r>
      <w:r w:rsidR="001136DA">
        <w:t xml:space="preserve">? There is one station in Blenio district </w:t>
      </w:r>
      <w:r w:rsidR="00742BAA">
        <w:t>that may be better located (</w:t>
      </w:r>
      <w:r w:rsidR="00742BAA" w:rsidRPr="00742BAA">
        <w:t>Acquarossa</w:t>
      </w:r>
      <w:r w:rsidR="00742BAA">
        <w:t>-</w:t>
      </w:r>
      <w:r w:rsidR="00742BAA" w:rsidRPr="00742BAA">
        <w:t>Comprovasco</w:t>
      </w:r>
      <w:r w:rsidR="00742BAA">
        <w:t xml:space="preserve">, located at 575m). </w:t>
      </w:r>
    </w:p>
    <w:p w14:paraId="5C403697" w14:textId="3A17B82F" w:rsidR="003578F0" w:rsidRDefault="00742BAA">
      <w:pPr>
        <w:pStyle w:val="CommentText"/>
      </w:pPr>
      <w:r>
        <w:t xml:space="preserve">I checked the </w:t>
      </w:r>
      <w:r w:rsidR="00406F08">
        <w:t>monthly mean temperature</w:t>
      </w:r>
      <w:r>
        <w:t xml:space="preserve"> between 1992 and </w:t>
      </w:r>
      <w:r w:rsidR="00406F08">
        <w:t>2018 in both stations, and they are, unsurprisingly, highly linearly correlated (Pearson r=0.996</w:t>
      </w:r>
      <w:r w:rsidR="009F3AD3">
        <w:t>; I attach a figure</w:t>
      </w:r>
      <w:r w:rsidR="00406F08">
        <w:t>).</w:t>
      </w:r>
    </w:p>
  </w:comment>
  <w:comment w:id="18" w:author="Federico Tettamanti" w:date="2023-03-13T09:30:00Z" w:initials="FT">
    <w:p w14:paraId="3F7657E7" w14:textId="5605DA1A" w:rsidR="003D68EB" w:rsidRDefault="003D68EB">
      <w:pPr>
        <w:pStyle w:val="CommentText"/>
      </w:pPr>
      <w:r>
        <w:rPr>
          <w:rStyle w:val="CommentReference"/>
        </w:rPr>
        <w:annotationRef/>
      </w:r>
      <w:r>
        <w:t>Agree with LFB</w:t>
      </w:r>
    </w:p>
  </w:comment>
  <w:comment w:id="22"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25" w:author="Federico Tettamanti" w:date="2023-03-13T09:36:00Z" w:initials="FT">
    <w:p w14:paraId="166DF93C" w14:textId="14A8F63F" w:rsidR="000C7AC2" w:rsidRDefault="000C7AC2">
      <w:pPr>
        <w:pStyle w:val="CommentText"/>
      </w:pPr>
      <w:r>
        <w:rPr>
          <w:rStyle w:val="CommentReference"/>
        </w:rPr>
        <w:annotationRef/>
      </w:r>
      <w:r>
        <w:t>Sexual dimorphism, it is normal. Required?</w:t>
      </w:r>
    </w:p>
  </w:comment>
  <w:comment w:id="26"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2" w:history="1">
        <w:r w:rsidRPr="005E5B1F">
          <w:rPr>
            <w:rStyle w:val="Hyperlink"/>
          </w:rPr>
          <w:t>https://doi.org/10.1644/10-MAMM-A-056.1</w:t>
        </w:r>
      </w:hyperlink>
      <w:r>
        <w:t>) which might make this finding worth including.</w:t>
      </w:r>
    </w:p>
  </w:comment>
  <w:comment w:id="27" w:author="Giulia Masoero" w:date="2023-04-19T11:42:00Z" w:initials="GM">
    <w:p w14:paraId="4EE89C72" w14:textId="77777777" w:rsidR="0033046F" w:rsidRDefault="0033046F" w:rsidP="008A3692">
      <w:r>
        <w:rPr>
          <w:rStyle w:val="CommentReference"/>
        </w:rPr>
        <w:annotationRef/>
      </w:r>
      <w:r>
        <w:rPr>
          <w:rFonts w:eastAsia="Arial Unicode MS"/>
          <w:sz w:val="20"/>
          <w:szCs w:val="20"/>
          <w:bdr w:val="nil"/>
          <w:lang w:val="en-US" w:eastAsia="en-US"/>
        </w:rPr>
        <w:t>add stats</w:t>
      </w:r>
    </w:p>
  </w:comment>
  <w:comment w:id="70" w:author="Pierre Bize" w:date="2023-03-08T17:31:00Z" w:initials="PB">
    <w:p w14:paraId="079EE630" w14:textId="594165C0"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 w:id="71" w:author="Federico Tettamanti" w:date="2023-03-13T09:54:00Z" w:initials="FT">
    <w:p w14:paraId="2D6679F7" w14:textId="4F2B31CC" w:rsidR="00B931C5" w:rsidRDefault="00B931C5">
      <w:pPr>
        <w:pStyle w:val="CommentText"/>
      </w:pPr>
      <w:r>
        <w:rPr>
          <w:rStyle w:val="CommentReference"/>
        </w:rPr>
        <w:annotationRef/>
      </w:r>
      <w:r>
        <w:t>We have to understand the classification of chamois, I’m lost.</w:t>
      </w:r>
    </w:p>
    <w:p w14:paraId="531A40CC" w14:textId="77777777" w:rsidR="00B931C5" w:rsidRDefault="00B931C5">
      <w:pPr>
        <w:pStyle w:val="CommentText"/>
      </w:pPr>
    </w:p>
    <w:p w14:paraId="58BF5DDF" w14:textId="77777777" w:rsidR="00B931C5" w:rsidRDefault="00B931C5">
      <w:pPr>
        <w:pStyle w:val="CommentText"/>
      </w:pPr>
      <w:r>
        <w:t xml:space="preserve">We can use: kids (0.5 years) / yearlings (1.5 years) / adult (2+ yers). </w:t>
      </w:r>
    </w:p>
    <w:p w14:paraId="0D0992F5" w14:textId="77777777" w:rsidR="00B931C5" w:rsidRDefault="00B931C5">
      <w:pPr>
        <w:pStyle w:val="CommentText"/>
      </w:pPr>
    </w:p>
    <w:p w14:paraId="3112F625" w14:textId="0CAB11E0" w:rsidR="00B931C5" w:rsidRDefault="00B931C5">
      <w:pPr>
        <w:pStyle w:val="CommentText"/>
      </w:pPr>
      <w:r>
        <w:t xml:space="preserve">So I will change all “juvenile” with yearlings, also in the introduction and methods and results. </w:t>
      </w:r>
    </w:p>
    <w:p w14:paraId="044C738E" w14:textId="77777777" w:rsidR="00B931C5" w:rsidRDefault="00B931C5">
      <w:pPr>
        <w:pStyle w:val="CommentText"/>
      </w:pPr>
    </w:p>
    <w:p w14:paraId="7241357F" w14:textId="77777777" w:rsidR="00B931C5" w:rsidRDefault="00B931C5">
      <w:pPr>
        <w:pStyle w:val="CommentText"/>
      </w:pPr>
      <w:r>
        <w:t>T</w:t>
      </w:r>
      <w:r w:rsidRPr="00B931C5">
        <w:t>he last two paragraphs seem slightly too scattered to me.</w:t>
      </w:r>
      <w:r>
        <w:t xml:space="preserve"> First we have a loss of 3 kg in 27 years, this is very important. </w:t>
      </w:r>
      <w:r w:rsidRPr="00B931C5">
        <w:t>This is due to climate warming and a number of factors that influence the vegetation and behaviour of female chamois.</w:t>
      </w:r>
    </w:p>
    <w:p w14:paraId="632415A5" w14:textId="77777777" w:rsidR="00F42891" w:rsidRDefault="00F42891">
      <w:pPr>
        <w:pStyle w:val="CommentText"/>
      </w:pPr>
    </w:p>
    <w:p w14:paraId="7178DBC4" w14:textId="77777777" w:rsidR="00F42891" w:rsidRDefault="00F42891">
      <w:pPr>
        <w:pStyle w:val="CommentText"/>
      </w:pPr>
      <w:r w:rsidRPr="00F42891">
        <w:t>Personally, I would make a shorter discussion where I would highlight how there are two periods that most influence the weight of yearlings and what can influence (phenology and chamois behaviour) these two periods.</w:t>
      </w:r>
      <w:r>
        <w:t xml:space="preserve"> </w:t>
      </w:r>
    </w:p>
    <w:p w14:paraId="5C0FF8A8" w14:textId="27692BEA" w:rsidR="00F42891" w:rsidRDefault="00F42891">
      <w:pPr>
        <w:pStyle w:val="CommentText"/>
      </w:pPr>
      <w:r>
        <w:t>E</w:t>
      </w:r>
      <w:r w:rsidRPr="00F42891">
        <w:t>mphasising the importance of global warming.</w:t>
      </w:r>
    </w:p>
    <w:p w14:paraId="7DEAD42E" w14:textId="7E4C9C2A" w:rsidR="00F42891" w:rsidRDefault="00F42891">
      <w:pPr>
        <w:pStyle w:val="CommentText"/>
      </w:pPr>
    </w:p>
  </w:comment>
  <w:comment w:id="75" w:author="Federico Tettamanti" w:date="2023-03-13T09:42:00Z" w:initials="FT">
    <w:p w14:paraId="35377877" w14:textId="77777777" w:rsidR="006D64FA" w:rsidRDefault="006D64FA" w:rsidP="006D64FA">
      <w:pPr>
        <w:pStyle w:val="CommentText"/>
      </w:pPr>
      <w:r>
        <w:rPr>
          <w:rStyle w:val="CommentReference"/>
        </w:rPr>
        <w:annotationRef/>
      </w:r>
      <w:r>
        <w:t xml:space="preserve">Main results </w:t>
      </w:r>
      <w:r w:rsidRPr="00D458D7">
        <w:t>to be placed as first sentence</w:t>
      </w:r>
      <w:r>
        <w:t xml:space="preserve"> and then the two 2-month windows.</w:t>
      </w:r>
    </w:p>
  </w:comment>
  <w:comment w:id="98" w:author="Federico Tettamanti" w:date="2023-03-13T10:03:00Z" w:initials="FT">
    <w:p w14:paraId="07692A38" w14:textId="1AD83F8A" w:rsidR="00F42891" w:rsidRDefault="00F42891">
      <w:pPr>
        <w:pStyle w:val="CommentText"/>
      </w:pPr>
      <w:r>
        <w:rPr>
          <w:rStyle w:val="CommentReference"/>
        </w:rPr>
        <w:annotationRef/>
      </w:r>
      <w:r>
        <w:t xml:space="preserve">This is also due to the fact that at lower altitudes chamois are on the forest. For me this results is not so important. </w:t>
      </w:r>
    </w:p>
  </w:comment>
  <w:comment w:id="102" w:author="LFBersier" w:date="2023-03-09T14:54:00Z" w:initials="MOU">
    <w:p w14:paraId="29F886CB" w14:textId="05529914" w:rsidR="00543B75" w:rsidRPr="00543B75" w:rsidRDefault="00543B75">
      <w:pPr>
        <w:pStyle w:val="CommentText"/>
      </w:pPr>
      <w:r>
        <w:rPr>
          <w:rStyle w:val="CommentReference"/>
        </w:rPr>
        <w:annotationRef/>
      </w:r>
      <w:r>
        <w:t xml:space="preserve">Should we also discuss here in what and why our results are different from those of </w:t>
      </w:r>
      <w:r w:rsidRPr="00543B75">
        <w:t>Büntgen et al. 2017</w:t>
      </w:r>
      <w:r>
        <w:t xml:space="preserve"> ?</w:t>
      </w:r>
    </w:p>
  </w:comment>
  <w:comment w:id="103" w:author="Federico Tettamanti" w:date="2023-03-13T09:51:00Z" w:initials="FT">
    <w:p w14:paraId="7DEC76B0" w14:textId="42780D45" w:rsidR="00D458D7" w:rsidRDefault="00D458D7">
      <w:pPr>
        <w:pStyle w:val="CommentText"/>
      </w:pPr>
      <w:r>
        <w:rPr>
          <w:rStyle w:val="CommentReference"/>
        </w:rPr>
        <w:annotationRef/>
      </w:r>
      <w:r>
        <w:t>Ok but we are sure about this? Climate change, temperature growth, we have no more snow in the winter,…</w:t>
      </w:r>
      <w:r w:rsidR="00B931C5">
        <w:t xml:space="preserve"> larger survi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A6269B" w15:done="1"/>
  <w15:commentEx w15:paraId="1E4376AB" w15:paraIdParent="33A6269B" w15:done="1"/>
  <w15:commentEx w15:paraId="634CA756" w15:done="1"/>
  <w15:commentEx w15:paraId="520DB11D" w15:done="1"/>
  <w15:commentEx w15:paraId="0797AE2E" w15:done="1"/>
  <w15:commentEx w15:paraId="2196E1D6" w15:done="1"/>
  <w15:commentEx w15:paraId="7D5EAEDF" w15:done="0"/>
  <w15:commentEx w15:paraId="39DE6E60" w15:done="0"/>
  <w15:commentEx w15:paraId="6A99AA92" w15:done="0"/>
  <w15:commentEx w15:paraId="37C6CCB8" w15:done="0"/>
  <w15:commentEx w15:paraId="341194D3" w15:done="0"/>
  <w15:commentEx w15:paraId="121D658C" w15:paraIdParent="341194D3" w15:done="0"/>
  <w15:commentEx w15:paraId="4E471D4E" w15:done="0"/>
  <w15:commentEx w15:paraId="621BF4F4" w15:paraIdParent="4E471D4E" w15:done="0"/>
  <w15:commentEx w15:paraId="5C403697" w15:done="0"/>
  <w15:commentEx w15:paraId="3F7657E7" w15:done="0"/>
  <w15:commentEx w15:paraId="1496C447" w15:done="0"/>
  <w15:commentEx w15:paraId="166DF93C" w15:done="0"/>
  <w15:commentEx w15:paraId="618D2637" w15:paraIdParent="166DF93C" w15:done="0"/>
  <w15:commentEx w15:paraId="4EE89C72" w15:done="0"/>
  <w15:commentEx w15:paraId="079EE630" w15:done="0"/>
  <w15:commentEx w15:paraId="7DEAD42E" w15:done="0"/>
  <w15:commentEx w15:paraId="35377877" w15:done="0"/>
  <w15:commentEx w15:paraId="07692A38" w15:done="0"/>
  <w15:commentEx w15:paraId="29F886CB" w15:done="0"/>
  <w15:commentEx w15:paraId="7DEC7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9DED" w16cex:dateUtc="2023-03-08T22:51:00Z"/>
  <w16cex:commentExtensible w16cex:durableId="27B97629" w16cex:dateUtc="2023-03-13T09:15:00Z"/>
  <w16cex:commentExtensible w16cex:durableId="27B97698" w16cex:dateUtc="2023-03-13T09:16:00Z"/>
  <w16cex:commentExtensible w16cex:durableId="27B41796" w16cex:dateUtc="2023-03-09T07:30:00Z"/>
  <w16cex:commentExtensible w16cex:durableId="27E8FBA7" w16cex:dateUtc="2023-03-09T09:45:00Z"/>
  <w16cex:commentExtensible w16cex:durableId="27E8ED46" w16cex:dateUtc="2023-03-13T08:02:00Z"/>
  <w16cex:commentExtensible w16cex:durableId="274C1212" w16cex:dateUtc="2022-12-20T15:50:00Z"/>
  <w16cex:commentExtensible w16cex:durableId="27B96639" w16cex:dateUtc="2023-03-13T08:07:00Z"/>
  <w16cex:commentExtensible w16cex:durableId="27B3913C" w16cex:dateUtc="2023-03-08T21:57:00Z"/>
  <w16cex:commentExtensible w16cex:durableId="27B4384B" w16cex:dateUtc="2023-03-09T09:49:00Z"/>
  <w16cex:commentExtensible w16cex:durableId="27B968F3" w16cex:dateUtc="2023-03-13T08:18:00Z"/>
  <w16cex:commentExtensible w16cex:durableId="27EA5A00" w16cex:dateUtc="2023-04-19T16:16:00Z"/>
  <w16cex:commentExtensible w16cex:durableId="27B96A52" w16cex:dateUtc="2023-03-13T08:24:00Z"/>
  <w16cex:commentExtensible w16cex:durableId="27EA57F8" w16cex:dateUtc="2023-04-19T16:07:00Z"/>
  <w16cex:commentExtensible w16cex:durableId="27B439B3" w16cex:dateUtc="2023-03-09T09:55:00Z"/>
  <w16cex:commentExtensible w16cex:durableId="27B96BC5" w16cex:dateUtc="2023-03-13T08:30:00Z"/>
  <w16cex:commentExtensible w16cex:durableId="27B467D6" w16cex:dateUtc="2023-03-09T13:12:00Z"/>
  <w16cex:commentExtensible w16cex:durableId="27B96D17" w16cex:dateUtc="2023-03-13T08:36:00Z"/>
  <w16cex:commentExtensible w16cex:durableId="27BF6281" w16cex:dateUtc="2023-03-17T21:04:00Z"/>
  <w16cex:commentExtensible w16cex:durableId="27EA5210" w16cex:dateUtc="2023-04-19T15:42:00Z"/>
  <w16cex:commentExtensible w16cex:durableId="27B344FC" w16cex:dateUtc="2023-03-08T16:31:00Z"/>
  <w16cex:commentExtensible w16cex:durableId="27B9716A" w16cex:dateUtc="2023-03-13T08:54:00Z"/>
  <w16cex:commentExtensible w16cex:durableId="27EA564E" w16cex:dateUtc="2023-03-13T08:42:00Z"/>
  <w16cex:commentExtensible w16cex:durableId="27B97366" w16cex:dateUtc="2023-03-13T09:03:00Z"/>
  <w16cex:commentExtensible w16cex:durableId="27B47193" w16cex:dateUtc="2023-03-09T13:54:00Z"/>
  <w16cex:commentExtensible w16cex:durableId="27B970B5" w16cex:dateUtc="2023-03-13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A6269B" w16cid:durableId="27B39DED"/>
  <w16cid:commentId w16cid:paraId="1E4376AB" w16cid:durableId="27B97629"/>
  <w16cid:commentId w16cid:paraId="634CA756" w16cid:durableId="27B97698"/>
  <w16cid:commentId w16cid:paraId="520DB11D" w16cid:durableId="27B41796"/>
  <w16cid:commentId w16cid:paraId="0797AE2E" w16cid:durableId="27E8FBA7"/>
  <w16cid:commentId w16cid:paraId="2196E1D6" w16cid:durableId="27E8ED46"/>
  <w16cid:commentId w16cid:paraId="7D5EAEDF" w16cid:durableId="274C1212"/>
  <w16cid:commentId w16cid:paraId="39DE6E60" w16cid:durableId="27B96639"/>
  <w16cid:commentId w16cid:paraId="6A99AA92" w16cid:durableId="27B3913C"/>
  <w16cid:commentId w16cid:paraId="37C6CCB8" w16cid:durableId="27B4384B"/>
  <w16cid:commentId w16cid:paraId="341194D3" w16cid:durableId="27B968F3"/>
  <w16cid:commentId w16cid:paraId="121D658C" w16cid:durableId="27EA5A00"/>
  <w16cid:commentId w16cid:paraId="4E471D4E" w16cid:durableId="27B96A52"/>
  <w16cid:commentId w16cid:paraId="621BF4F4" w16cid:durableId="27EA57F8"/>
  <w16cid:commentId w16cid:paraId="5C403697" w16cid:durableId="27B439B3"/>
  <w16cid:commentId w16cid:paraId="3F7657E7" w16cid:durableId="27B96BC5"/>
  <w16cid:commentId w16cid:paraId="1496C447" w16cid:durableId="27B467D6"/>
  <w16cid:commentId w16cid:paraId="166DF93C" w16cid:durableId="27B96D17"/>
  <w16cid:commentId w16cid:paraId="618D2637" w16cid:durableId="27BF6281"/>
  <w16cid:commentId w16cid:paraId="4EE89C72" w16cid:durableId="27EA5210"/>
  <w16cid:commentId w16cid:paraId="079EE630" w16cid:durableId="27B344FC"/>
  <w16cid:commentId w16cid:paraId="7DEAD42E" w16cid:durableId="27B9716A"/>
  <w16cid:commentId w16cid:paraId="35377877" w16cid:durableId="27EA564E"/>
  <w16cid:commentId w16cid:paraId="07692A38" w16cid:durableId="27B97366"/>
  <w16cid:commentId w16cid:paraId="29F886CB" w16cid:durableId="27B47193"/>
  <w16cid:commentId w16cid:paraId="7DEC76B0" w16cid:durableId="27B97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BE696" w14:textId="77777777" w:rsidR="009F1F49" w:rsidRDefault="009F1F49">
      <w:r>
        <w:separator/>
      </w:r>
    </w:p>
  </w:endnote>
  <w:endnote w:type="continuationSeparator" w:id="0">
    <w:p w14:paraId="46C23CC8" w14:textId="77777777" w:rsidR="009F1F49" w:rsidRDefault="009F1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Open Sans">
    <w:panose1 w:val="020B0604020202020204"/>
    <w:charset w:val="00"/>
    <w:family w:val="swiss"/>
    <w:pitch w:val="variable"/>
    <w:sig w:usb0="E00002EF" w:usb1="4000205B" w:usb2="00000028" w:usb3="00000000" w:csb0="0000019F" w:csb1="00000000"/>
  </w:font>
  <w:font w:name="Segoe UI Emoji">
    <w:panose1 w:val="020B0502040204020203"/>
    <w:charset w:val="00"/>
    <w:family w:val="swiss"/>
    <w:pitch w:val="variable"/>
    <w:sig w:usb0="00000003" w:usb1="02000000" w:usb2="00000000" w:usb3="00000000" w:csb0="00000001" w:csb1="00000000"/>
  </w:font>
  <w:font w:name="Inter">
    <w:altName w:val="Calibri"/>
    <w:panose1 w:val="020B0604020202020204"/>
    <w:charset w:val="00"/>
    <w:family w:val="swiss"/>
    <w:pitch w:val="variable"/>
    <w:sig w:usb0="E00002FF" w:usb1="1200A1FF" w:usb2="00000001" w:usb3="00000000" w:csb0="0000019F"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DBE47" w14:textId="77777777" w:rsidR="009F1F49" w:rsidRDefault="009F1F49">
      <w:r>
        <w:separator/>
      </w:r>
    </w:p>
  </w:footnote>
  <w:footnote w:type="continuationSeparator" w:id="0">
    <w:p w14:paraId="1E331EA5" w14:textId="77777777" w:rsidR="009F1F49" w:rsidRDefault="009F1F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Federico Tettamanti">
    <w15:presenceInfo w15:providerId="Windows Live" w15:userId="01c671db1aa0b325"/>
  </w15:person>
  <w15:person w15:author="Giulia Masoero">
    <w15:presenceInfo w15:providerId="AD" w15:userId="S::gmasoero@uottawa.ca::515e70ad-124d-42d1-985c-f5fdc05772d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isplayBackgroundShape/>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5185"/>
    <w:rsid w:val="000801CA"/>
    <w:rsid w:val="000810C9"/>
    <w:rsid w:val="000825D4"/>
    <w:rsid w:val="00083251"/>
    <w:rsid w:val="00085786"/>
    <w:rsid w:val="00085B75"/>
    <w:rsid w:val="00090469"/>
    <w:rsid w:val="000920E3"/>
    <w:rsid w:val="00092257"/>
    <w:rsid w:val="00094107"/>
    <w:rsid w:val="0009477B"/>
    <w:rsid w:val="0009709E"/>
    <w:rsid w:val="000A7E4C"/>
    <w:rsid w:val="000B00EB"/>
    <w:rsid w:val="000B06B2"/>
    <w:rsid w:val="000B0A19"/>
    <w:rsid w:val="000B0D86"/>
    <w:rsid w:val="000B22D7"/>
    <w:rsid w:val="000B3650"/>
    <w:rsid w:val="000B431B"/>
    <w:rsid w:val="000B5583"/>
    <w:rsid w:val="000B6569"/>
    <w:rsid w:val="000C0093"/>
    <w:rsid w:val="000C10D4"/>
    <w:rsid w:val="000C5FFD"/>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5019"/>
    <w:rsid w:val="00130BA5"/>
    <w:rsid w:val="00133AAF"/>
    <w:rsid w:val="00135276"/>
    <w:rsid w:val="0014287D"/>
    <w:rsid w:val="00147758"/>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300019"/>
    <w:rsid w:val="00302813"/>
    <w:rsid w:val="003042CB"/>
    <w:rsid w:val="0030441E"/>
    <w:rsid w:val="00304B86"/>
    <w:rsid w:val="003056BE"/>
    <w:rsid w:val="00311BA1"/>
    <w:rsid w:val="00312AD5"/>
    <w:rsid w:val="0032112E"/>
    <w:rsid w:val="00325257"/>
    <w:rsid w:val="00325F00"/>
    <w:rsid w:val="0033046F"/>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71D27"/>
    <w:rsid w:val="0037211C"/>
    <w:rsid w:val="00373D9D"/>
    <w:rsid w:val="003747B5"/>
    <w:rsid w:val="00375816"/>
    <w:rsid w:val="00377456"/>
    <w:rsid w:val="0038075E"/>
    <w:rsid w:val="0038304D"/>
    <w:rsid w:val="00383EE5"/>
    <w:rsid w:val="00384F59"/>
    <w:rsid w:val="00386B18"/>
    <w:rsid w:val="00386C3E"/>
    <w:rsid w:val="00390137"/>
    <w:rsid w:val="00390924"/>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91CA4"/>
    <w:rsid w:val="00491E6F"/>
    <w:rsid w:val="004920BA"/>
    <w:rsid w:val="0049340F"/>
    <w:rsid w:val="00493A43"/>
    <w:rsid w:val="00493F5C"/>
    <w:rsid w:val="00494E62"/>
    <w:rsid w:val="00495B8C"/>
    <w:rsid w:val="00497D6E"/>
    <w:rsid w:val="004A4C2D"/>
    <w:rsid w:val="004B0520"/>
    <w:rsid w:val="004B0BCD"/>
    <w:rsid w:val="004B259C"/>
    <w:rsid w:val="004B6A4F"/>
    <w:rsid w:val="004C237B"/>
    <w:rsid w:val="004C2B63"/>
    <w:rsid w:val="004C446E"/>
    <w:rsid w:val="004C606D"/>
    <w:rsid w:val="004D1576"/>
    <w:rsid w:val="004E016F"/>
    <w:rsid w:val="004E3AFB"/>
    <w:rsid w:val="004F06FB"/>
    <w:rsid w:val="004F3118"/>
    <w:rsid w:val="004F53D7"/>
    <w:rsid w:val="005007FA"/>
    <w:rsid w:val="005040B9"/>
    <w:rsid w:val="0050480D"/>
    <w:rsid w:val="00512DC8"/>
    <w:rsid w:val="00514444"/>
    <w:rsid w:val="005211BC"/>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601B1D"/>
    <w:rsid w:val="00602728"/>
    <w:rsid w:val="00604294"/>
    <w:rsid w:val="00604F5D"/>
    <w:rsid w:val="00606004"/>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45D8"/>
    <w:rsid w:val="006B662F"/>
    <w:rsid w:val="006C0347"/>
    <w:rsid w:val="006C5E46"/>
    <w:rsid w:val="006D2ACA"/>
    <w:rsid w:val="006D4CD6"/>
    <w:rsid w:val="006D56AB"/>
    <w:rsid w:val="006D5E43"/>
    <w:rsid w:val="006D64FA"/>
    <w:rsid w:val="006E3D58"/>
    <w:rsid w:val="006E5A2D"/>
    <w:rsid w:val="006F3D28"/>
    <w:rsid w:val="006F4474"/>
    <w:rsid w:val="006F5978"/>
    <w:rsid w:val="006F7666"/>
    <w:rsid w:val="00701CC9"/>
    <w:rsid w:val="00702481"/>
    <w:rsid w:val="00710B42"/>
    <w:rsid w:val="007110D3"/>
    <w:rsid w:val="00711F38"/>
    <w:rsid w:val="00711FD8"/>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63FC"/>
    <w:rsid w:val="0077753F"/>
    <w:rsid w:val="00780954"/>
    <w:rsid w:val="00782419"/>
    <w:rsid w:val="007826F2"/>
    <w:rsid w:val="00782B10"/>
    <w:rsid w:val="00784173"/>
    <w:rsid w:val="00787572"/>
    <w:rsid w:val="007965FC"/>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75A9"/>
    <w:rsid w:val="008217D6"/>
    <w:rsid w:val="008252BF"/>
    <w:rsid w:val="00827142"/>
    <w:rsid w:val="00831D6E"/>
    <w:rsid w:val="0083236B"/>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1F49"/>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1C8E"/>
    <w:rsid w:val="00AA3AAE"/>
    <w:rsid w:val="00AA3C21"/>
    <w:rsid w:val="00AA4D1B"/>
    <w:rsid w:val="00AA79E9"/>
    <w:rsid w:val="00AB1FFC"/>
    <w:rsid w:val="00AB28C9"/>
    <w:rsid w:val="00AB2BF4"/>
    <w:rsid w:val="00AB4453"/>
    <w:rsid w:val="00AB4CDC"/>
    <w:rsid w:val="00AC0815"/>
    <w:rsid w:val="00AC170F"/>
    <w:rsid w:val="00AC42DA"/>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617C6"/>
    <w:rsid w:val="00B61A4B"/>
    <w:rsid w:val="00B67434"/>
    <w:rsid w:val="00B737F7"/>
    <w:rsid w:val="00B748EF"/>
    <w:rsid w:val="00B76915"/>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5FC5"/>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52C7B"/>
    <w:rsid w:val="00D53E88"/>
    <w:rsid w:val="00D546BA"/>
    <w:rsid w:val="00D5474C"/>
    <w:rsid w:val="00D55B3C"/>
    <w:rsid w:val="00D562AB"/>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1F7C"/>
    <w:rsid w:val="00DA2B06"/>
    <w:rsid w:val="00DA30E5"/>
    <w:rsid w:val="00DA3FAD"/>
    <w:rsid w:val="00DA4FA7"/>
    <w:rsid w:val="00DA50F2"/>
    <w:rsid w:val="00DA57B0"/>
    <w:rsid w:val="00DA7D31"/>
    <w:rsid w:val="00DA7FE0"/>
    <w:rsid w:val="00DB28E8"/>
    <w:rsid w:val="00DB2A46"/>
    <w:rsid w:val="00DB34B6"/>
    <w:rsid w:val="00DB4757"/>
    <w:rsid w:val="00DB5376"/>
    <w:rsid w:val="00DB58EB"/>
    <w:rsid w:val="00DC0002"/>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9CC"/>
    <w:rsid w:val="00E34AF1"/>
    <w:rsid w:val="00E40061"/>
    <w:rsid w:val="00E401A1"/>
    <w:rsid w:val="00E477A6"/>
    <w:rsid w:val="00E47FC2"/>
    <w:rsid w:val="00E47FED"/>
    <w:rsid w:val="00E52159"/>
    <w:rsid w:val="00E522D8"/>
    <w:rsid w:val="00E5460F"/>
    <w:rsid w:val="00E54F3C"/>
    <w:rsid w:val="00E6447C"/>
    <w:rsid w:val="00E66138"/>
    <w:rsid w:val="00E73E98"/>
    <w:rsid w:val="00E75B03"/>
    <w:rsid w:val="00E8024E"/>
    <w:rsid w:val="00E809D2"/>
    <w:rsid w:val="00E839DB"/>
    <w:rsid w:val="00E84822"/>
    <w:rsid w:val="00E85E38"/>
    <w:rsid w:val="00E93667"/>
    <w:rsid w:val="00E95DA7"/>
    <w:rsid w:val="00E962E6"/>
    <w:rsid w:val="00E97717"/>
    <w:rsid w:val="00EA03CD"/>
    <w:rsid w:val="00EA07C9"/>
    <w:rsid w:val="00EA439B"/>
    <w:rsid w:val="00EA47B7"/>
    <w:rsid w:val="00EA6540"/>
    <w:rsid w:val="00EB0A51"/>
    <w:rsid w:val="00EB30D7"/>
    <w:rsid w:val="00EB3FCB"/>
    <w:rsid w:val="00EB4683"/>
    <w:rsid w:val="00EB48AA"/>
    <w:rsid w:val="00EB6C89"/>
    <w:rsid w:val="00EC0197"/>
    <w:rsid w:val="00EC0CC9"/>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644/10-MAMM-A-056.1" TargetMode="External"/><Relationship Id="rId1" Type="http://schemas.openxmlformats.org/officeDocument/2006/relationships/hyperlink" Target="https://link.springer.com/article/10.1007/s00265-016-213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6</Pages>
  <Words>30324</Words>
  <Characters>168907</Characters>
  <Application>Microsoft Office Word</Application>
  <DocSecurity>0</DocSecurity>
  <Lines>3071</Lines>
  <Paragraphs>115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12</cp:revision>
  <cp:lastPrinted>2023-02-24T16:00:00Z</cp:lastPrinted>
  <dcterms:created xsi:type="dcterms:W3CDTF">2023-04-20T10:57:00Z</dcterms:created>
  <dcterms:modified xsi:type="dcterms:W3CDTF">2023-05-04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